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744B2" w:rsidRDefault="008744B2" w:rsidP="008744B2">
      <w:pPr>
        <w:pStyle w:val="Nadpis1"/>
      </w:pPr>
      <w:bookmarkStart w:id="0" w:name="_GoBack"/>
      <w:bookmarkEnd w:id="0"/>
      <w:r>
        <w:t xml:space="preserve">Transkripce </w:t>
      </w:r>
      <w:r w:rsidR="00B84956">
        <w:t>z</w:t>
      </w:r>
      <w:r w:rsidR="00F60269">
        <w:t xml:space="preserve">áznamů </w:t>
      </w:r>
      <w:r w:rsidR="00B84956">
        <w:t xml:space="preserve">v prostředí </w:t>
      </w:r>
      <w:proofErr w:type="spellStart"/>
      <w:r w:rsidR="00B84956">
        <w:t>oTranscribe</w:t>
      </w:r>
      <w:proofErr w:type="spellEnd"/>
      <w:r w:rsidR="00B84956">
        <w:t xml:space="preserve"> </w:t>
      </w:r>
      <w:r w:rsidR="007E7B4E">
        <w:t>(v1.</w:t>
      </w:r>
      <w:r w:rsidR="00B84956">
        <w:t>2</w:t>
      </w:r>
      <w:r w:rsidR="007E7B4E">
        <w:t>)</w:t>
      </w:r>
    </w:p>
    <w:p w:rsidR="008744B2" w:rsidRDefault="008744B2" w:rsidP="008744B2">
      <w:pPr>
        <w:pStyle w:val="Odstavecseseznamem"/>
        <w:numPr>
          <w:ilvl w:val="0"/>
          <w:numId w:val="1"/>
        </w:numPr>
      </w:pPr>
      <w:r>
        <w:t xml:space="preserve">Transkript se vytváří v online prostředí </w:t>
      </w:r>
      <w:hyperlink r:id="rId5" w:history="1">
        <w:r w:rsidRPr="00070DD7">
          <w:rPr>
            <w:rStyle w:val="Hypertextovodkaz"/>
          </w:rPr>
          <w:t>http://otranscribe.com/</w:t>
        </w:r>
      </w:hyperlink>
    </w:p>
    <w:p w:rsidR="008914D2" w:rsidRDefault="008744B2" w:rsidP="008744B2">
      <w:pPr>
        <w:pStyle w:val="Odstavecseseznamem"/>
        <w:numPr>
          <w:ilvl w:val="0"/>
          <w:numId w:val="1"/>
        </w:numPr>
      </w:pPr>
      <w:r>
        <w:t>Soubor s</w:t>
      </w:r>
      <w:r w:rsidR="00B84956">
        <w:t>e záznamem</w:t>
      </w:r>
      <w:r>
        <w:t xml:space="preserve"> je nutné mít stažený v</w:t>
      </w:r>
      <w:r w:rsidR="00B84956">
        <w:t> </w:t>
      </w:r>
      <w:r>
        <w:t>počítači</w:t>
      </w:r>
      <w:r w:rsidR="00B84956">
        <w:t xml:space="preserve"> (příp. lze použít odkaz z </w:t>
      </w:r>
      <w:proofErr w:type="spellStart"/>
      <w:r w:rsidR="00B84956">
        <w:t>youtube</w:t>
      </w:r>
      <w:proofErr w:type="spellEnd"/>
      <w:r w:rsidR="00B84956">
        <w:t xml:space="preserve">) </w:t>
      </w:r>
      <w:r>
        <w:t xml:space="preserve"> a soubor s </w:t>
      </w:r>
      <w:proofErr w:type="spellStart"/>
      <w:r>
        <w:t>transkriptem</w:t>
      </w:r>
      <w:proofErr w:type="spellEnd"/>
      <w:r>
        <w:t xml:space="preserve"> </w:t>
      </w:r>
      <w:r w:rsidR="008914D2">
        <w:t>je lepší</w:t>
      </w:r>
      <w:r w:rsidR="00F60269">
        <w:t xml:space="preserve"> </w:t>
      </w:r>
      <w:r>
        <w:t xml:space="preserve">průběžně ukládat (Export </w:t>
      </w:r>
      <w:r>
        <w:sym w:font="Wingdings" w:char="F0E0"/>
      </w:r>
      <w:r>
        <w:t xml:space="preserve"> </w:t>
      </w:r>
      <w:proofErr w:type="spellStart"/>
      <w:r>
        <w:t>oTranscribe</w:t>
      </w:r>
      <w:proofErr w:type="spellEnd"/>
      <w:r>
        <w:t xml:space="preserve"> </w:t>
      </w:r>
      <w:proofErr w:type="spellStart"/>
      <w:r>
        <w:t>format</w:t>
      </w:r>
      <w:proofErr w:type="spellEnd"/>
      <w:r>
        <w:t>)</w:t>
      </w:r>
      <w:r w:rsidR="00B84956">
        <w:t xml:space="preserve"> – ukládá se do Stažených souborů vždy pod novým jménem</w:t>
      </w:r>
      <w:r w:rsidR="00CA56FC">
        <w:t>. Uložený soubor lze přes Import v </w:t>
      </w:r>
      <w:proofErr w:type="spellStart"/>
      <w:r w:rsidR="00CA56FC">
        <w:t>oTranscribe</w:t>
      </w:r>
      <w:proofErr w:type="spellEnd"/>
      <w:r w:rsidR="00CA56FC">
        <w:t xml:space="preserve"> </w:t>
      </w:r>
      <w:r w:rsidR="008914D2">
        <w:t>znovu otevřít.</w:t>
      </w:r>
    </w:p>
    <w:p w:rsidR="003215AB" w:rsidRDefault="008914D2" w:rsidP="008744B2">
      <w:pPr>
        <w:pStyle w:val="Odstavecseseznamem"/>
        <w:numPr>
          <w:ilvl w:val="0"/>
          <w:numId w:val="1"/>
        </w:numPr>
      </w:pPr>
      <w:r>
        <w:t>J</w:t>
      </w:r>
      <w:r w:rsidR="00A95881">
        <w:t xml:space="preserve">iný soubor s videem než ten právě otevřený </w:t>
      </w:r>
      <w:r>
        <w:t xml:space="preserve">je možné nahrát pomocí ikony </w:t>
      </w:r>
      <w:r>
        <w:rPr>
          <w:noProof/>
          <w:lang w:eastAsia="cs-CZ"/>
        </w:rPr>
        <w:drawing>
          <wp:inline distT="0" distB="0" distL="0" distR="0" wp14:anchorId="4F9B1C7B" wp14:editId="0CA08622">
            <wp:extent cx="147484" cy="152400"/>
            <wp:effectExtent l="0" t="0" r="5080" b="0"/>
            <wp:docPr id="1" name="Obráze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7484" cy="152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 xml:space="preserve"> vpravo nahoře (vedle </w:t>
      </w:r>
      <w:proofErr w:type="spellStart"/>
      <w:r>
        <w:t>Help</w:t>
      </w:r>
      <w:proofErr w:type="spellEnd"/>
      <w:r>
        <w:t>)</w:t>
      </w:r>
      <w:r w:rsidR="00A95881">
        <w:t>.</w:t>
      </w:r>
    </w:p>
    <w:p w:rsidR="006C2CE9" w:rsidRDefault="008744B2" w:rsidP="006C2CE9">
      <w:pPr>
        <w:pStyle w:val="Odstavecseseznamem"/>
        <w:numPr>
          <w:ilvl w:val="0"/>
          <w:numId w:val="1"/>
        </w:numPr>
      </w:pPr>
      <w:r>
        <w:t xml:space="preserve">Po načtení stránky </w:t>
      </w:r>
      <w:r w:rsidR="008914D2">
        <w:t xml:space="preserve">a použití videa ze souboru </w:t>
      </w:r>
      <w:r>
        <w:t>není nutné připojení k</w:t>
      </w:r>
      <w:r w:rsidR="008914D2">
        <w:t> </w:t>
      </w:r>
      <w:r>
        <w:t>internetu</w:t>
      </w:r>
      <w:r w:rsidR="008914D2">
        <w:t>.</w:t>
      </w:r>
    </w:p>
    <w:p w:rsidR="00141104" w:rsidRDefault="00141104" w:rsidP="008744B2">
      <w:pPr>
        <w:pStyle w:val="Nadpis2"/>
      </w:pPr>
      <w:r>
        <w:t>Anotace záznamu na začátku transkriptu</w:t>
      </w:r>
    </w:p>
    <w:p w:rsidR="00141104" w:rsidRPr="008914D2" w:rsidRDefault="00141104" w:rsidP="00141104">
      <w:pPr>
        <w:pStyle w:val="Bezmezer"/>
        <w:rPr>
          <w:rFonts w:asciiTheme="majorHAnsi" w:hAnsiTheme="majorHAnsi"/>
        </w:rPr>
      </w:pPr>
      <w:r w:rsidRPr="008914D2">
        <w:rPr>
          <w:rFonts w:asciiTheme="majorHAnsi" w:hAnsiTheme="majorHAnsi"/>
        </w:rPr>
        <w:t xml:space="preserve">OZNAČENÍ </w:t>
      </w:r>
      <w:r w:rsidR="00B84956" w:rsidRPr="008914D2">
        <w:rPr>
          <w:rFonts w:asciiTheme="majorHAnsi" w:hAnsiTheme="majorHAnsi"/>
        </w:rPr>
        <w:t>ZÁZNAMU</w:t>
      </w:r>
      <w:r w:rsidRPr="008914D2">
        <w:rPr>
          <w:rFonts w:asciiTheme="majorHAnsi" w:hAnsiTheme="majorHAnsi"/>
        </w:rPr>
        <w:t xml:space="preserve">: </w:t>
      </w:r>
      <w:r w:rsidR="00B84956" w:rsidRPr="008914D2">
        <w:rPr>
          <w:rFonts w:asciiTheme="majorHAnsi" w:hAnsiTheme="majorHAnsi"/>
        </w:rPr>
        <w:t xml:space="preserve">(např. </w:t>
      </w:r>
      <w:r w:rsidRPr="008914D2">
        <w:rPr>
          <w:rFonts w:asciiTheme="majorHAnsi" w:hAnsiTheme="majorHAnsi"/>
        </w:rPr>
        <w:t>Virtuální hospitace – Poznáváme svět a naši republiku: Seznámení s</w:t>
      </w:r>
      <w:r w:rsidR="00B84956" w:rsidRPr="008914D2">
        <w:rPr>
          <w:rFonts w:asciiTheme="majorHAnsi" w:hAnsiTheme="majorHAnsi"/>
        </w:rPr>
        <w:t> </w:t>
      </w:r>
      <w:r w:rsidRPr="008914D2">
        <w:rPr>
          <w:rFonts w:asciiTheme="majorHAnsi" w:hAnsiTheme="majorHAnsi"/>
        </w:rPr>
        <w:t>litosférou</w:t>
      </w:r>
      <w:r w:rsidR="00B84956" w:rsidRPr="008914D2">
        <w:rPr>
          <w:rFonts w:asciiTheme="majorHAnsi" w:hAnsiTheme="majorHAnsi"/>
        </w:rPr>
        <w:t>)</w:t>
      </w:r>
    </w:p>
    <w:p w:rsidR="00141104" w:rsidRPr="008914D2" w:rsidRDefault="00B84956" w:rsidP="00141104">
      <w:pPr>
        <w:pStyle w:val="Bezmezer"/>
        <w:rPr>
          <w:rFonts w:asciiTheme="majorHAnsi" w:hAnsiTheme="majorHAnsi"/>
        </w:rPr>
      </w:pPr>
      <w:r w:rsidRPr="008914D2">
        <w:rPr>
          <w:rFonts w:asciiTheme="majorHAnsi" w:hAnsiTheme="majorHAnsi"/>
        </w:rPr>
        <w:t>ÚČASTNÍCI</w:t>
      </w:r>
      <w:r w:rsidR="00141104" w:rsidRPr="008914D2">
        <w:rPr>
          <w:rFonts w:asciiTheme="majorHAnsi" w:hAnsiTheme="majorHAnsi"/>
        </w:rPr>
        <w:t xml:space="preserve">: </w:t>
      </w:r>
      <w:r w:rsidRPr="008914D2">
        <w:rPr>
          <w:rFonts w:asciiTheme="majorHAnsi" w:hAnsiTheme="majorHAnsi"/>
        </w:rPr>
        <w:t xml:space="preserve">(např. učitel: </w:t>
      </w:r>
      <w:r w:rsidR="00141104" w:rsidRPr="008914D2">
        <w:rPr>
          <w:rFonts w:asciiTheme="majorHAnsi" w:hAnsiTheme="majorHAnsi"/>
        </w:rPr>
        <w:t>Tomáš Pavlas</w:t>
      </w:r>
      <w:r w:rsidR="008914D2" w:rsidRPr="008914D2">
        <w:rPr>
          <w:rFonts w:asciiTheme="majorHAnsi" w:hAnsiTheme="majorHAnsi"/>
        </w:rPr>
        <w:t>, třída: 6.B</w:t>
      </w:r>
      <w:r w:rsidRPr="008914D2">
        <w:rPr>
          <w:rFonts w:asciiTheme="majorHAnsi" w:hAnsiTheme="majorHAnsi"/>
        </w:rPr>
        <w:t>)</w:t>
      </w:r>
    </w:p>
    <w:p w:rsidR="00141104" w:rsidRPr="008914D2" w:rsidRDefault="00141104" w:rsidP="00141104">
      <w:pPr>
        <w:pStyle w:val="Bezmezer"/>
        <w:rPr>
          <w:rFonts w:asciiTheme="majorHAnsi" w:hAnsiTheme="majorHAnsi"/>
        </w:rPr>
      </w:pPr>
      <w:r w:rsidRPr="008914D2">
        <w:rPr>
          <w:rFonts w:asciiTheme="majorHAnsi" w:hAnsiTheme="majorHAnsi"/>
        </w:rPr>
        <w:t xml:space="preserve">SOUBOR: </w:t>
      </w:r>
      <w:r w:rsidR="00B84956" w:rsidRPr="008914D2">
        <w:rPr>
          <w:rFonts w:asciiTheme="majorHAnsi" w:hAnsiTheme="majorHAnsi"/>
        </w:rPr>
        <w:t xml:space="preserve">(název souboru, případně link na </w:t>
      </w:r>
      <w:proofErr w:type="spellStart"/>
      <w:r w:rsidR="00B84956" w:rsidRPr="008914D2">
        <w:rPr>
          <w:rFonts w:asciiTheme="majorHAnsi" w:hAnsiTheme="majorHAnsi"/>
        </w:rPr>
        <w:t>youtube</w:t>
      </w:r>
      <w:proofErr w:type="spellEnd"/>
      <w:r w:rsidR="00B84956" w:rsidRPr="008914D2">
        <w:rPr>
          <w:rFonts w:asciiTheme="majorHAnsi" w:hAnsiTheme="majorHAnsi"/>
        </w:rPr>
        <w:t>)</w:t>
      </w:r>
    </w:p>
    <w:p w:rsidR="00141104" w:rsidRPr="008914D2" w:rsidRDefault="00141104" w:rsidP="00141104">
      <w:pPr>
        <w:pStyle w:val="Bezmezer"/>
        <w:rPr>
          <w:rFonts w:asciiTheme="majorHAnsi" w:hAnsiTheme="majorHAnsi"/>
        </w:rPr>
      </w:pPr>
      <w:r w:rsidRPr="008914D2">
        <w:rPr>
          <w:rFonts w:asciiTheme="majorHAnsi" w:hAnsiTheme="majorHAnsi"/>
        </w:rPr>
        <w:t>DATUM</w:t>
      </w:r>
      <w:r w:rsidR="00B84956" w:rsidRPr="008914D2">
        <w:rPr>
          <w:rFonts w:asciiTheme="majorHAnsi" w:hAnsiTheme="majorHAnsi"/>
        </w:rPr>
        <w:t xml:space="preserve"> POŘÍZENÍ ZÁZNAMU</w:t>
      </w:r>
      <w:r w:rsidRPr="008914D2">
        <w:rPr>
          <w:rFonts w:asciiTheme="majorHAnsi" w:hAnsiTheme="majorHAnsi"/>
        </w:rPr>
        <w:t>: 11. 11. 2011</w:t>
      </w:r>
    </w:p>
    <w:p w:rsidR="00141104" w:rsidRPr="008914D2" w:rsidRDefault="00141104" w:rsidP="00141104">
      <w:pPr>
        <w:pStyle w:val="Bezmezer"/>
        <w:rPr>
          <w:rFonts w:asciiTheme="majorHAnsi" w:hAnsiTheme="majorHAnsi"/>
        </w:rPr>
      </w:pPr>
      <w:r w:rsidRPr="008914D2">
        <w:rPr>
          <w:rFonts w:asciiTheme="majorHAnsi" w:hAnsiTheme="majorHAnsi"/>
        </w:rPr>
        <w:t xml:space="preserve">TRANSRIBOVAL: </w:t>
      </w:r>
      <w:r w:rsidR="006D6C2A" w:rsidRPr="008914D2">
        <w:rPr>
          <w:rFonts w:asciiTheme="majorHAnsi" w:hAnsiTheme="majorHAnsi"/>
        </w:rPr>
        <w:t>(jméno)</w:t>
      </w:r>
    </w:p>
    <w:p w:rsidR="008744B2" w:rsidRPr="008744B2" w:rsidRDefault="008744B2" w:rsidP="008744B2">
      <w:pPr>
        <w:pStyle w:val="Nadpis2"/>
      </w:pPr>
      <w:r w:rsidRPr="008744B2">
        <w:t>Pokyny pro transkribování</w:t>
      </w:r>
    </w:p>
    <w:p w:rsidR="00D7779A" w:rsidRDefault="00D7779A" w:rsidP="00D7779A">
      <w:r>
        <w:rPr>
          <w:b/>
        </w:rPr>
        <w:t xml:space="preserve">Základní pravidlo: </w:t>
      </w:r>
      <w:r>
        <w:t xml:space="preserve">vyslovené úseky, jejichž výslovnost zhruba odpovídá standardu cílového jazyka, se přepisují podle pravopisných pravidel daného jazyka </w:t>
      </w:r>
      <w:r>
        <w:fldChar w:fldCharType="begin"/>
      </w:r>
      <w:r>
        <w:instrText xml:space="preserve"> ADDIN ZOTERO_ITEM CSL_CITATION {"citationID":"a2bo0v5o0f0","properties":{"formattedCitation":"{\\rtf (Kaderka &amp; Svobodov\\uc0\\u225{}, 2006; ten Have, 2008, s. 98\\uc0\\u8211{}100)}","plainCitation":"(Kaderka &amp; Svobodová, 2006; ten Have, 2008, s. 98–100)"},"citationItems":[{"id":3555,"uris":["http://zotero.org/users/658236/items/X7BKP4NA"],"uri":["http://zotero.org/users/658236/items/X7BKP4NA"],"itemData":{"id":3555,"type":"article-journal","title":"Jak přepisovat audiovizuální záznam rozhovoru? Manuál pro přepisovatele  televizních diskusních pořadů","container-title":"Jazykovědné aktuality","page":"18-51","volume":"43","issue":"3-4","author":[{"family":"Kaderka","given":"Petr"},{"family":"Svobodová","given":"Zdeňka"}],"issued":{"date-parts":[["2006"]]}}},{"id":1295,"uris":["http://zotero.org/users/658236/items/UJTXIIPP"],"uri":["http://zotero.org/users/658236/items/UJTXIIPP"],"itemData":{"id":1295,"type":"chapter","title":"Conversation analysis","container-title":"The SAGE encyclopedia of qualitative research methods","publisher":"SAGE Publications","publisher-place":"Thousand Oaks","page":"129-131","event-place":"Thousand Oaks","ISBN":"978-1-4129-4163-1","author":[{"family":"Have","given":"Paul","non-dropping-particle":"ten"}],"editor":[{"family":"Given","given":"Lisa M."}],"issued":{"date-parts":[["2008"]]}},"locator":"98-100"}],"schema":"https://github.com/citation-style-language/schema/raw/master/csl-citation.json"} </w:instrText>
      </w:r>
      <w:r>
        <w:fldChar w:fldCharType="separate"/>
      </w:r>
      <w:r w:rsidRPr="002E64F5">
        <w:rPr>
          <w:rFonts w:ascii="Calibri" w:hAnsi="Calibri" w:cs="Times New Roman"/>
          <w:szCs w:val="24"/>
        </w:rPr>
        <w:t>(Kaderka &amp; Svobodová, 2006; ten Have, 2008, s. 98–100)</w:t>
      </w:r>
      <w:r>
        <w:fldChar w:fldCharType="end"/>
      </w:r>
      <w:r>
        <w:t>, což zaručuje relativně dobrou čitelnost transkriptu. Případnou variaci zachycuje úprava tohoto zápisu.</w:t>
      </w:r>
    </w:p>
    <w:p w:rsidR="00C12E92" w:rsidRDefault="00C12E92" w:rsidP="00C12E92">
      <w:pPr>
        <w:rPr>
          <w:b/>
        </w:rPr>
      </w:pPr>
      <w:r>
        <w:rPr>
          <w:b/>
        </w:rPr>
        <w:t xml:space="preserve">Označení mluvčích, komentáře </w:t>
      </w:r>
    </w:p>
    <w:p w:rsidR="008744B2" w:rsidRDefault="00B84956" w:rsidP="00C12E92">
      <w:pPr>
        <w:pStyle w:val="Odstavecseseznamem"/>
        <w:numPr>
          <w:ilvl w:val="0"/>
          <w:numId w:val="4"/>
        </w:numPr>
      </w:pPr>
      <w:r>
        <w:t>U záznamu výuku se typicky mluvčí označují</w:t>
      </w:r>
      <w:r w:rsidR="008744B2">
        <w:t xml:space="preserve">: </w:t>
      </w:r>
      <w:r w:rsidR="008744B2" w:rsidRPr="00C12E92">
        <w:rPr>
          <w:b/>
        </w:rPr>
        <w:t>U</w:t>
      </w:r>
      <w:r w:rsidR="00C12E92" w:rsidRPr="00C12E92">
        <w:rPr>
          <w:b/>
        </w:rPr>
        <w:t>:</w:t>
      </w:r>
      <w:r w:rsidR="008744B2">
        <w:t xml:space="preserve"> = učitel, </w:t>
      </w:r>
      <w:r w:rsidR="008744B2" w:rsidRPr="00C12E92">
        <w:rPr>
          <w:b/>
        </w:rPr>
        <w:t>Z</w:t>
      </w:r>
      <w:r w:rsidR="00C12E92" w:rsidRPr="00C12E92">
        <w:rPr>
          <w:b/>
        </w:rPr>
        <w:t>:</w:t>
      </w:r>
      <w:r w:rsidR="008744B2">
        <w:t xml:space="preserve"> = žák, </w:t>
      </w:r>
      <w:r w:rsidR="008744B2" w:rsidRPr="00C12E92">
        <w:rPr>
          <w:b/>
        </w:rPr>
        <w:t>ZZ</w:t>
      </w:r>
      <w:r w:rsidR="00C12E92" w:rsidRPr="00C12E92">
        <w:rPr>
          <w:b/>
        </w:rPr>
        <w:t>:</w:t>
      </w:r>
      <w:r w:rsidR="008744B2">
        <w:t xml:space="preserve"> = žáci (více žáků říká to stejné najednou</w:t>
      </w:r>
      <w:r>
        <w:t>, víceméně jednohlasně</w:t>
      </w:r>
      <w:r w:rsidR="008744B2">
        <w:t>), případně zavést další značky (např. CD)</w:t>
      </w:r>
      <w:r>
        <w:t>. Pokud lze, je dobré žáky odlišovat jmény nebo čísly (např. Z1:, Z2:, Jarda:, atp.).</w:t>
      </w:r>
    </w:p>
    <w:p w:rsidR="00B84956" w:rsidRDefault="00B84956" w:rsidP="00C12E92">
      <w:pPr>
        <w:pStyle w:val="Odstavecseseznamem"/>
        <w:numPr>
          <w:ilvl w:val="0"/>
          <w:numId w:val="4"/>
        </w:numPr>
      </w:pPr>
      <w:r>
        <w:t xml:space="preserve">U přepisu rozhovoru se mluvčí označují </w:t>
      </w:r>
      <w:r w:rsidR="006D6C2A">
        <w:t>iniciály, křestním</w:t>
      </w:r>
      <w:r>
        <w:t xml:space="preserve"> jmén</w:t>
      </w:r>
      <w:r w:rsidR="006D6C2A">
        <w:t>em</w:t>
      </w:r>
      <w:r>
        <w:t xml:space="preserve"> nebo pseudonym</w:t>
      </w:r>
      <w:r w:rsidR="006D6C2A">
        <w:t>em</w:t>
      </w:r>
      <w:r>
        <w:t xml:space="preserve">, </w:t>
      </w:r>
      <w:r w:rsidR="00BF7E9A">
        <w:t>výzkumník</w:t>
      </w:r>
      <w:r>
        <w:t xml:space="preserve"> se někdy označuje </w:t>
      </w:r>
      <w:r w:rsidR="008914D2" w:rsidRPr="008914D2">
        <w:t>např.</w:t>
      </w:r>
      <w:r w:rsidR="006D6C2A">
        <w:t xml:space="preserve"> </w:t>
      </w:r>
      <w:r w:rsidR="006D6C2A" w:rsidRPr="008914D2">
        <w:rPr>
          <w:b/>
        </w:rPr>
        <w:t>V</w:t>
      </w:r>
      <w:r>
        <w:t xml:space="preserve">. </w:t>
      </w:r>
    </w:p>
    <w:p w:rsidR="008744B2" w:rsidRPr="00C12E92" w:rsidRDefault="00C12E92" w:rsidP="00C12E92">
      <w:pPr>
        <w:pStyle w:val="Odstavecseseznamem"/>
        <w:numPr>
          <w:ilvl w:val="0"/>
          <w:numId w:val="3"/>
        </w:numPr>
        <w:rPr>
          <w:b/>
        </w:rPr>
      </w:pPr>
      <w:r w:rsidRPr="008744B2">
        <w:rPr>
          <w:b/>
        </w:rPr>
        <w:t xml:space="preserve"> </w:t>
      </w:r>
      <w:r w:rsidR="008744B2" w:rsidRPr="008744B2">
        <w:rPr>
          <w:b/>
        </w:rPr>
        <w:t>((doprovodný komentář))</w:t>
      </w:r>
      <w:r w:rsidR="000D2906">
        <w:rPr>
          <w:b/>
        </w:rPr>
        <w:t xml:space="preserve"> </w:t>
      </w:r>
      <w:r w:rsidR="000D2906" w:rsidRPr="000D2906">
        <w:t xml:space="preserve">– uvádět zejména pro neverbální aktivity, které </w:t>
      </w:r>
      <w:r w:rsidR="006D6C2A">
        <w:t>mohou být</w:t>
      </w:r>
      <w:r w:rsidR="000D2906" w:rsidRPr="000D2906">
        <w:t xml:space="preserve"> nutné pro interpretaci toho, co se děje</w:t>
      </w:r>
      <w:r w:rsidR="000D2906">
        <w:t xml:space="preserve"> a co nejde poznat ze samotného transkriptu</w:t>
      </w:r>
      <w:r w:rsidR="008914D2">
        <w:t>.</w:t>
      </w:r>
    </w:p>
    <w:p w:rsidR="00B84956" w:rsidRPr="00B84956" w:rsidRDefault="008914D2" w:rsidP="00B84956">
      <w:pPr>
        <w:rPr>
          <w:b/>
        </w:rPr>
      </w:pPr>
      <w:r>
        <w:rPr>
          <w:b/>
        </w:rPr>
        <w:t>Problémy se srozumitelností</w:t>
      </w:r>
    </w:p>
    <w:p w:rsidR="00B84956" w:rsidRDefault="00B84956" w:rsidP="00B84956">
      <w:pPr>
        <w:pStyle w:val="Odstavecseseznamem"/>
        <w:numPr>
          <w:ilvl w:val="0"/>
          <w:numId w:val="3"/>
        </w:numPr>
      </w:pPr>
      <w:r w:rsidRPr="00C12E92">
        <w:rPr>
          <w:b/>
        </w:rPr>
        <w:t xml:space="preserve">( </w:t>
      </w:r>
      <w:proofErr w:type="spellStart"/>
      <w:proofErr w:type="gramStart"/>
      <w:r>
        <w:rPr>
          <w:b/>
        </w:rPr>
        <w:t>xxxxx</w:t>
      </w:r>
      <w:proofErr w:type="spellEnd"/>
      <w:r w:rsidRPr="00C12E92">
        <w:rPr>
          <w:b/>
        </w:rPr>
        <w:t xml:space="preserve">  )</w:t>
      </w:r>
      <w:r>
        <w:t xml:space="preserve"> – zcela</w:t>
      </w:r>
      <w:proofErr w:type="gramEnd"/>
      <w:r>
        <w:t xml:space="preserve"> nesrozumitelné slovo, počet kříž</w:t>
      </w:r>
      <w:r w:rsidR="003C386B">
        <w:t>ků zhruba odpovídá délce slova</w:t>
      </w:r>
    </w:p>
    <w:p w:rsidR="00B84956" w:rsidRPr="00C12E92" w:rsidRDefault="00B84956" w:rsidP="00B84956">
      <w:pPr>
        <w:pStyle w:val="Odstavecseseznamem"/>
        <w:numPr>
          <w:ilvl w:val="0"/>
          <w:numId w:val="3"/>
        </w:numPr>
        <w:rPr>
          <w:b/>
        </w:rPr>
      </w:pPr>
      <w:r w:rsidRPr="00C12E92">
        <w:rPr>
          <w:b/>
        </w:rPr>
        <w:t>(</w:t>
      </w:r>
      <w:r w:rsidR="008914D2">
        <w:rPr>
          <w:b/>
        </w:rPr>
        <w:t>D</w:t>
      </w:r>
      <w:r w:rsidRPr="00C12E92">
        <w:rPr>
          <w:b/>
        </w:rPr>
        <w:t>any) vy jste chyběl</w:t>
      </w:r>
      <w:r>
        <w:rPr>
          <w:b/>
        </w:rPr>
        <w:t xml:space="preserve"> </w:t>
      </w:r>
      <w:r>
        <w:t xml:space="preserve">– málo srozumitelné slovo, </w:t>
      </w:r>
      <w:r w:rsidR="00D7779A">
        <w:t>v závorce je pravděpodobný přepis</w:t>
      </w:r>
      <w:r w:rsidR="008914D2">
        <w:t>.</w:t>
      </w:r>
    </w:p>
    <w:p w:rsidR="00B84956" w:rsidRPr="000D2906" w:rsidRDefault="00B84956" w:rsidP="00CA56FC">
      <w:proofErr w:type="spellStart"/>
      <w:r w:rsidRPr="00CA56FC">
        <w:rPr>
          <w:b/>
        </w:rPr>
        <w:t>Hezitační</w:t>
      </w:r>
      <w:proofErr w:type="spellEnd"/>
      <w:r w:rsidRPr="00CA56FC">
        <w:rPr>
          <w:b/>
        </w:rPr>
        <w:t xml:space="preserve"> zvuky</w:t>
      </w:r>
      <w:r>
        <w:t xml:space="preserve"> (mluvčí váhá, často na začátku nebo uprostřed </w:t>
      </w:r>
      <w:r w:rsidR="00CA56FC">
        <w:t>repliky</w:t>
      </w:r>
      <w:r>
        <w:t>)</w:t>
      </w:r>
    </w:p>
    <w:p w:rsidR="00B84956" w:rsidRDefault="00B84956" w:rsidP="00B84956">
      <w:pPr>
        <w:pStyle w:val="Odstavecseseznamem"/>
        <w:numPr>
          <w:ilvl w:val="0"/>
          <w:numId w:val="3"/>
        </w:numPr>
      </w:pPr>
      <w:r w:rsidRPr="000D2906">
        <w:rPr>
          <w:b/>
        </w:rPr>
        <w:t>e, e</w:t>
      </w:r>
      <w:r w:rsidR="00CA56FC">
        <w:rPr>
          <w:b/>
        </w:rPr>
        <w:t>:</w:t>
      </w:r>
      <w:r w:rsidRPr="000D2906">
        <w:rPr>
          <w:b/>
        </w:rPr>
        <w:t>, e</w:t>
      </w:r>
      <w:r w:rsidR="00CA56FC">
        <w:rPr>
          <w:b/>
        </w:rPr>
        <w:t>::</w:t>
      </w:r>
      <w:r>
        <w:t xml:space="preserve"> – liší se pouze délkou samohlásky</w:t>
      </w:r>
      <w:r w:rsidR="00D7779A">
        <w:t>.</w:t>
      </w:r>
    </w:p>
    <w:p w:rsidR="00B84956" w:rsidRDefault="00B84956" w:rsidP="00B84956">
      <w:pPr>
        <w:pStyle w:val="Odstavecseseznamem"/>
        <w:numPr>
          <w:ilvl w:val="0"/>
          <w:numId w:val="3"/>
        </w:numPr>
      </w:pPr>
      <w:r w:rsidRPr="000D2906">
        <w:rPr>
          <w:b/>
        </w:rPr>
        <w:t xml:space="preserve">e, </w:t>
      </w:r>
      <w:proofErr w:type="spellStart"/>
      <w:r w:rsidRPr="000D2906">
        <w:rPr>
          <w:b/>
        </w:rPr>
        <w:t>eh</w:t>
      </w:r>
      <w:proofErr w:type="spellEnd"/>
      <w:r w:rsidRPr="000D2906">
        <w:rPr>
          <w:b/>
        </w:rPr>
        <w:t xml:space="preserve">, ehm, </w:t>
      </w:r>
      <w:proofErr w:type="spellStart"/>
      <w:r w:rsidRPr="000D2906">
        <w:rPr>
          <w:b/>
        </w:rPr>
        <w:t>em</w:t>
      </w:r>
      <w:proofErr w:type="spellEnd"/>
      <w:r>
        <w:t xml:space="preserve"> – jednoslabičné zvuky obsahující středovou samohlásku [ Ə ]</w:t>
      </w:r>
      <w:r w:rsidR="00D7779A">
        <w:t>.</w:t>
      </w:r>
    </w:p>
    <w:p w:rsidR="00D7779A" w:rsidRDefault="00D7779A">
      <w:pPr>
        <w:rPr>
          <w:b/>
        </w:rPr>
      </w:pPr>
      <w:r>
        <w:rPr>
          <w:b/>
        </w:rPr>
        <w:br w:type="page"/>
      </w:r>
    </w:p>
    <w:p w:rsidR="00B84956" w:rsidRPr="00CA56FC" w:rsidRDefault="00B84956" w:rsidP="00CA56FC">
      <w:pPr>
        <w:rPr>
          <w:b/>
        </w:rPr>
      </w:pPr>
      <w:proofErr w:type="spellStart"/>
      <w:r w:rsidRPr="00CA56FC">
        <w:rPr>
          <w:b/>
        </w:rPr>
        <w:lastRenderedPageBreak/>
        <w:t>Responzní</w:t>
      </w:r>
      <w:proofErr w:type="spellEnd"/>
      <w:r w:rsidRPr="00CA56FC">
        <w:rPr>
          <w:b/>
        </w:rPr>
        <w:t xml:space="preserve"> zvuky </w:t>
      </w:r>
      <w:r w:rsidRPr="00D7779A">
        <w:t>(mluvčí jimi odpovídá/reaguje)</w:t>
      </w:r>
    </w:p>
    <w:p w:rsidR="00B84956" w:rsidRDefault="00B84956" w:rsidP="00B84956">
      <w:pPr>
        <w:pStyle w:val="Odstavecseseznamem"/>
        <w:numPr>
          <w:ilvl w:val="0"/>
          <w:numId w:val="3"/>
        </w:numPr>
      </w:pPr>
      <w:r w:rsidRPr="000D2906">
        <w:rPr>
          <w:b/>
        </w:rPr>
        <w:t>hm</w:t>
      </w:r>
      <w:r>
        <w:t xml:space="preserve"> – jednoslabičný zvuk vydávaný se zavřenými ústy</w:t>
      </w:r>
      <w:r w:rsidR="00D7779A">
        <w:t>.</w:t>
      </w:r>
    </w:p>
    <w:p w:rsidR="00B84956" w:rsidRDefault="00B84956" w:rsidP="00B84956">
      <w:pPr>
        <w:pStyle w:val="Odstavecseseznamem"/>
        <w:numPr>
          <w:ilvl w:val="0"/>
          <w:numId w:val="3"/>
        </w:numPr>
      </w:pPr>
      <w:r w:rsidRPr="000D2906">
        <w:rPr>
          <w:b/>
        </w:rPr>
        <w:t>mhm</w:t>
      </w:r>
      <w:r>
        <w:t xml:space="preserve"> – dvouslabičný zvuk vydávaný se zavřenými ústy (při přitakání)</w:t>
      </w:r>
      <w:r w:rsidR="00D7779A">
        <w:t>.</w:t>
      </w:r>
    </w:p>
    <w:p w:rsidR="00B84956" w:rsidRDefault="00B84956" w:rsidP="00B84956">
      <w:pPr>
        <w:pStyle w:val="Odstavecseseznamem"/>
        <w:numPr>
          <w:ilvl w:val="0"/>
          <w:numId w:val="3"/>
        </w:numPr>
      </w:pPr>
      <w:proofErr w:type="spellStart"/>
      <w:r w:rsidRPr="000D2906">
        <w:rPr>
          <w:b/>
        </w:rPr>
        <w:t>ehe</w:t>
      </w:r>
      <w:proofErr w:type="spellEnd"/>
      <w:r>
        <w:t xml:space="preserve"> – dvouslabičný zvuk vydávaný s otevřenými ústy (při přitakání)</w:t>
      </w:r>
      <w:r w:rsidR="00D7779A">
        <w:t>.</w:t>
      </w:r>
    </w:p>
    <w:p w:rsidR="00B84956" w:rsidRDefault="00B84956" w:rsidP="00B84956">
      <w:pPr>
        <w:pStyle w:val="Odstavecseseznamem"/>
        <w:numPr>
          <w:ilvl w:val="0"/>
          <w:numId w:val="3"/>
        </w:numPr>
      </w:pPr>
      <w:r w:rsidRPr="000D2906">
        <w:rPr>
          <w:b/>
        </w:rPr>
        <w:t>e-e</w:t>
      </w:r>
      <w:r>
        <w:t xml:space="preserve"> – dvouslabičný zvuk tvořený dvěma oddělenými samohláskami [ Ə ] vyslovenými odděleně (vyjadřuje zápor/nesouhlas)</w:t>
      </w:r>
      <w:r w:rsidR="00D7779A">
        <w:t>.</w:t>
      </w:r>
    </w:p>
    <w:p w:rsidR="00B84956" w:rsidRDefault="00CA56FC" w:rsidP="00CA56FC">
      <w:pPr>
        <w:pStyle w:val="Nadpis2"/>
      </w:pPr>
      <w:r>
        <w:t>Další značky pro podrobnější transkripci záznamu (určitě použít pro přepis záznamu výuku)</w:t>
      </w:r>
    </w:p>
    <w:p w:rsidR="00C12E92" w:rsidRPr="00C12E92" w:rsidRDefault="00C12E92" w:rsidP="00C12E92">
      <w:pPr>
        <w:rPr>
          <w:b/>
        </w:rPr>
      </w:pPr>
      <w:r>
        <w:rPr>
          <w:b/>
        </w:rPr>
        <w:t>Střídání replik a překryvy</w:t>
      </w:r>
    </w:p>
    <w:p w:rsidR="00C12E92" w:rsidRPr="00297ABD" w:rsidRDefault="00C12E92" w:rsidP="00DE7F16">
      <w:pPr>
        <w:pStyle w:val="Odstavecseseznamem"/>
        <w:numPr>
          <w:ilvl w:val="0"/>
          <w:numId w:val="3"/>
        </w:numPr>
        <w:jc w:val="both"/>
        <w:rPr>
          <w:b/>
        </w:rPr>
      </w:pPr>
      <w:r>
        <w:rPr>
          <w:b/>
        </w:rPr>
        <w:t xml:space="preserve">[překrývající se slova] </w:t>
      </w:r>
      <w:r>
        <w:t xml:space="preserve">– </w:t>
      </w:r>
      <w:r w:rsidR="00297ABD">
        <w:t>slova v</w:t>
      </w:r>
      <w:r w:rsidR="00D7779A">
        <w:t xml:space="preserve"> hranatých </w:t>
      </w:r>
      <w:r w:rsidR="00297ABD">
        <w:t>závorkách jsou vyslovena zároveň</w:t>
      </w:r>
      <w:r w:rsidR="008809A0">
        <w:t xml:space="preserve"> několika mluvčími, začátky překryvu se uvádějí pod sebe</w:t>
      </w:r>
      <w:r w:rsidR="007E7B4E">
        <w:t xml:space="preserve">. </w:t>
      </w:r>
      <w:proofErr w:type="spellStart"/>
      <w:r w:rsidR="007E7B4E">
        <w:t>oTranscribe</w:t>
      </w:r>
      <w:proofErr w:type="spellEnd"/>
      <w:r w:rsidR="008809A0">
        <w:t xml:space="preserve"> </w:t>
      </w:r>
      <w:r w:rsidR="007E7B4E">
        <w:t>po uložení umazává nadbytečné mezery, proto je dobré překrývající se části replik situovat zhruba na začátek řádku (viz příklad)</w:t>
      </w:r>
      <w:r w:rsidR="00D7779A">
        <w:t>.</w:t>
      </w:r>
    </w:p>
    <w:p w:rsidR="00297ABD" w:rsidRPr="006D6C2A" w:rsidRDefault="00297ABD" w:rsidP="00297ABD">
      <w:pPr>
        <w:pStyle w:val="Odstavecseseznamem"/>
        <w:numPr>
          <w:ilvl w:val="0"/>
          <w:numId w:val="3"/>
        </w:numPr>
        <w:rPr>
          <w:b/>
        </w:rPr>
      </w:pPr>
      <w:r w:rsidRPr="00D7779A">
        <w:rPr>
          <w:b/>
        </w:rPr>
        <w:t>=</w:t>
      </w:r>
      <w:r>
        <w:rPr>
          <w:b/>
        </w:rPr>
        <w:t xml:space="preserve"> </w:t>
      </w:r>
      <w:r w:rsidR="00CA56FC">
        <w:t>značí</w:t>
      </w:r>
      <w:r>
        <w:t xml:space="preserve"> přímé/okamžité navázání na repliku partnera</w:t>
      </w:r>
      <w:r w:rsidR="008809A0">
        <w:t xml:space="preserve">, uvádí se na konec partnerovy repliky a začátek aktuální repliky. </w:t>
      </w:r>
    </w:p>
    <w:p w:rsidR="006D6C2A" w:rsidRPr="006D6C2A" w:rsidRDefault="006D6C2A" w:rsidP="006D6C2A">
      <w:pPr>
        <w:rPr>
          <w:b/>
        </w:rPr>
      </w:pPr>
      <w:r>
        <w:rPr>
          <w:b/>
        </w:rPr>
        <w:t>Ukázka přepisu hodiny (výuka angličtiny):</w:t>
      </w:r>
    </w:p>
    <w:p w:rsidR="006D6C2A" w:rsidRDefault="006D6C2A" w:rsidP="006D6C2A">
      <w:pPr>
        <w:tabs>
          <w:tab w:val="left" w:pos="1800"/>
          <w:tab w:val="left" w:pos="2880"/>
        </w:tabs>
        <w:autoSpaceDE w:val="0"/>
        <w:autoSpaceDN w:val="0"/>
        <w:adjustRightInd w:val="0"/>
        <w:spacing w:after="60" w:line="240" w:lineRule="auto"/>
        <w:rPr>
          <w:rFonts w:asciiTheme="majorHAnsi" w:hAnsiTheme="majorHAnsi" w:cs="Courier New"/>
          <w:noProof/>
          <w:color w:val="000000"/>
          <w:sz w:val="20"/>
          <w:szCs w:val="20"/>
        </w:rPr>
      </w:pPr>
      <w:r w:rsidRPr="006D6C2A">
        <w:rPr>
          <w:rFonts w:asciiTheme="majorHAnsi" w:hAnsiTheme="majorHAnsi" w:cs="Courier New"/>
          <w:noProof/>
          <w:color w:val="000000"/>
          <w:sz w:val="20"/>
          <w:szCs w:val="20"/>
        </w:rPr>
        <w:t xml:space="preserve">U: co potřebujete co následuje za tím no,  </w:t>
      </w:r>
      <w:r>
        <w:rPr>
          <w:rFonts w:asciiTheme="majorHAnsi" w:hAnsiTheme="majorHAnsi" w:cs="Courier New"/>
          <w:noProof/>
          <w:color w:val="000000"/>
          <w:sz w:val="20"/>
          <w:szCs w:val="20"/>
        </w:rPr>
        <w:t>(…</w:t>
      </w:r>
      <w:r w:rsidRPr="006D6C2A">
        <w:rPr>
          <w:rFonts w:asciiTheme="majorHAnsi" w:hAnsiTheme="majorHAnsi" w:cs="Courier New"/>
          <w:noProof/>
          <w:color w:val="000000"/>
          <w:sz w:val="20"/>
          <w:szCs w:val="20"/>
        </w:rPr>
        <w:t>)</w:t>
      </w:r>
      <w:r w:rsidR="00D7779A" w:rsidRPr="006D6C2A">
        <w:rPr>
          <w:rFonts w:asciiTheme="majorHAnsi" w:hAnsiTheme="majorHAnsi" w:cs="Courier New"/>
          <w:noProof/>
          <w:color w:val="000000"/>
          <w:sz w:val="20"/>
          <w:szCs w:val="20"/>
        </w:rPr>
        <w:t>no (.) time,</w:t>
      </w:r>
    </w:p>
    <w:p w:rsidR="006D6C2A" w:rsidRPr="006D6C2A" w:rsidRDefault="006D6C2A" w:rsidP="006D6C2A">
      <w:pPr>
        <w:tabs>
          <w:tab w:val="left" w:pos="1800"/>
          <w:tab w:val="left" w:pos="2880"/>
        </w:tabs>
        <w:autoSpaceDE w:val="0"/>
        <w:autoSpaceDN w:val="0"/>
        <w:adjustRightInd w:val="0"/>
        <w:spacing w:after="60" w:line="240" w:lineRule="auto"/>
        <w:rPr>
          <w:rFonts w:asciiTheme="majorHAnsi" w:hAnsiTheme="majorHAnsi" w:cs="Courier New"/>
          <w:noProof/>
          <w:color w:val="000000"/>
          <w:sz w:val="24"/>
          <w:szCs w:val="24"/>
        </w:rPr>
      </w:pPr>
      <w:r>
        <w:rPr>
          <w:rFonts w:asciiTheme="majorHAnsi" w:hAnsiTheme="majorHAnsi" w:cs="Courier New"/>
          <w:noProof/>
          <w:color w:val="000000"/>
          <w:sz w:val="20"/>
          <w:szCs w:val="20"/>
        </w:rPr>
        <w:t xml:space="preserve">     </w:t>
      </w:r>
      <w:r w:rsidRPr="006D6C2A">
        <w:rPr>
          <w:rFonts w:asciiTheme="majorHAnsi" w:hAnsiTheme="majorHAnsi" w:cs="Courier New"/>
          <w:noProof/>
          <w:color w:val="000000"/>
          <w:sz w:val="20"/>
          <w:szCs w:val="20"/>
        </w:rPr>
        <w:t>[ no (.) friends,  ]</w:t>
      </w:r>
    </w:p>
    <w:p w:rsidR="006D6C2A" w:rsidRPr="006D6C2A" w:rsidRDefault="006D6C2A" w:rsidP="006D6C2A">
      <w:pPr>
        <w:tabs>
          <w:tab w:val="left" w:pos="1800"/>
          <w:tab w:val="left" w:pos="2880"/>
        </w:tabs>
        <w:autoSpaceDE w:val="0"/>
        <w:autoSpaceDN w:val="0"/>
        <w:adjustRightInd w:val="0"/>
        <w:spacing w:after="60" w:line="240" w:lineRule="auto"/>
        <w:rPr>
          <w:rFonts w:asciiTheme="majorHAnsi" w:hAnsiTheme="majorHAnsi" w:cs="Courier New"/>
          <w:noProof/>
          <w:color w:val="000000"/>
          <w:sz w:val="20"/>
          <w:szCs w:val="20"/>
        </w:rPr>
      </w:pPr>
      <w:r>
        <w:rPr>
          <w:rFonts w:asciiTheme="majorHAnsi" w:hAnsiTheme="majorHAnsi" w:cs="Courier New"/>
          <w:noProof/>
          <w:color w:val="000000"/>
          <w:sz w:val="20"/>
          <w:szCs w:val="20"/>
        </w:rPr>
        <w:t>Z</w:t>
      </w:r>
      <w:r w:rsidRPr="006D6C2A">
        <w:rPr>
          <w:rFonts w:asciiTheme="majorHAnsi" w:hAnsiTheme="majorHAnsi" w:cs="Courier New"/>
          <w:noProof/>
          <w:color w:val="000000"/>
          <w:sz w:val="20"/>
          <w:szCs w:val="20"/>
        </w:rPr>
        <w:t>: [podstatné jméno]</w:t>
      </w:r>
    </w:p>
    <w:p w:rsidR="006D6C2A" w:rsidRPr="006D6C2A" w:rsidRDefault="006D6C2A" w:rsidP="006D6C2A">
      <w:pPr>
        <w:tabs>
          <w:tab w:val="left" w:pos="1800"/>
          <w:tab w:val="left" w:pos="2880"/>
        </w:tabs>
        <w:autoSpaceDE w:val="0"/>
        <w:autoSpaceDN w:val="0"/>
        <w:adjustRightInd w:val="0"/>
        <w:spacing w:after="60" w:line="240" w:lineRule="auto"/>
        <w:rPr>
          <w:rFonts w:asciiTheme="majorHAnsi" w:hAnsiTheme="majorHAnsi" w:cs="Courier New"/>
          <w:noProof/>
          <w:color w:val="000000"/>
          <w:sz w:val="20"/>
          <w:szCs w:val="20"/>
        </w:rPr>
      </w:pPr>
      <w:r w:rsidRPr="006D6C2A">
        <w:rPr>
          <w:rFonts w:asciiTheme="majorHAnsi" w:hAnsiTheme="majorHAnsi" w:cs="Courier New"/>
          <w:noProof/>
          <w:color w:val="000000"/>
          <w:sz w:val="20"/>
          <w:szCs w:val="20"/>
        </w:rPr>
        <w:t xml:space="preserve">      (0.4)</w:t>
      </w:r>
    </w:p>
    <w:p w:rsidR="006D6C2A" w:rsidRPr="006D6C2A" w:rsidRDefault="006D6C2A" w:rsidP="006D6C2A">
      <w:pPr>
        <w:tabs>
          <w:tab w:val="left" w:pos="1800"/>
          <w:tab w:val="left" w:pos="2880"/>
        </w:tabs>
        <w:autoSpaceDE w:val="0"/>
        <w:autoSpaceDN w:val="0"/>
        <w:adjustRightInd w:val="0"/>
        <w:spacing w:after="60" w:line="240" w:lineRule="auto"/>
        <w:rPr>
          <w:rFonts w:asciiTheme="majorHAnsi" w:hAnsiTheme="majorHAnsi" w:cs="Courier New"/>
          <w:noProof/>
          <w:color w:val="000000"/>
          <w:sz w:val="20"/>
          <w:szCs w:val="20"/>
        </w:rPr>
      </w:pPr>
      <w:r>
        <w:rPr>
          <w:rFonts w:asciiTheme="majorHAnsi" w:hAnsiTheme="majorHAnsi" w:cs="Courier New"/>
          <w:noProof/>
          <w:color w:val="000000"/>
          <w:sz w:val="20"/>
          <w:szCs w:val="20"/>
        </w:rPr>
        <w:t>Z</w:t>
      </w:r>
      <w:r w:rsidRPr="006D6C2A">
        <w:rPr>
          <w:rFonts w:asciiTheme="majorHAnsi" w:hAnsiTheme="majorHAnsi" w:cs="Courier New"/>
          <w:noProof/>
          <w:color w:val="000000"/>
          <w:sz w:val="20"/>
          <w:szCs w:val="20"/>
        </w:rPr>
        <w:t xml:space="preserve">:  [noun]  </w:t>
      </w:r>
    </w:p>
    <w:p w:rsidR="006D6C2A" w:rsidRPr="006D6C2A" w:rsidRDefault="006D6C2A" w:rsidP="006D6C2A">
      <w:pPr>
        <w:tabs>
          <w:tab w:val="left" w:pos="1800"/>
          <w:tab w:val="left" w:pos="2880"/>
        </w:tabs>
        <w:autoSpaceDE w:val="0"/>
        <w:autoSpaceDN w:val="0"/>
        <w:adjustRightInd w:val="0"/>
        <w:spacing w:after="60" w:line="240" w:lineRule="auto"/>
        <w:rPr>
          <w:rFonts w:asciiTheme="majorHAnsi" w:hAnsiTheme="majorHAnsi" w:cs="Courier New"/>
          <w:noProof/>
          <w:color w:val="000000"/>
          <w:sz w:val="20"/>
          <w:szCs w:val="20"/>
        </w:rPr>
      </w:pPr>
      <w:r>
        <w:rPr>
          <w:rFonts w:asciiTheme="majorHAnsi" w:hAnsiTheme="majorHAnsi" w:cs="Courier New"/>
          <w:noProof/>
          <w:color w:val="000000"/>
          <w:sz w:val="20"/>
          <w:szCs w:val="20"/>
        </w:rPr>
        <w:t>Z</w:t>
      </w:r>
      <w:r w:rsidRPr="006D6C2A">
        <w:rPr>
          <w:rFonts w:asciiTheme="majorHAnsi" w:hAnsiTheme="majorHAnsi" w:cs="Courier New"/>
          <w:noProof/>
          <w:color w:val="000000"/>
          <w:sz w:val="20"/>
          <w:szCs w:val="20"/>
        </w:rPr>
        <w:t>:  [pods[tatné jméno ]</w:t>
      </w:r>
      <w:r w:rsidR="00A95881">
        <w:rPr>
          <w:rFonts w:asciiTheme="majorHAnsi" w:hAnsiTheme="majorHAnsi" w:cs="Courier New"/>
          <w:noProof/>
          <w:color w:val="000000"/>
          <w:sz w:val="20"/>
          <w:szCs w:val="20"/>
        </w:rPr>
        <w:t>]</w:t>
      </w:r>
    </w:p>
    <w:p w:rsidR="006D6C2A" w:rsidRPr="006D6C2A" w:rsidRDefault="00A95881" w:rsidP="006D6C2A">
      <w:pPr>
        <w:tabs>
          <w:tab w:val="left" w:pos="1800"/>
          <w:tab w:val="left" w:pos="2880"/>
        </w:tabs>
        <w:autoSpaceDE w:val="0"/>
        <w:autoSpaceDN w:val="0"/>
        <w:adjustRightInd w:val="0"/>
        <w:spacing w:after="60" w:line="240" w:lineRule="auto"/>
        <w:rPr>
          <w:rFonts w:asciiTheme="majorHAnsi" w:hAnsiTheme="majorHAnsi" w:cs="Courier New"/>
          <w:noProof/>
          <w:color w:val="000000"/>
          <w:sz w:val="20"/>
          <w:szCs w:val="20"/>
        </w:rPr>
      </w:pPr>
      <w:r>
        <w:rPr>
          <w:rFonts w:asciiTheme="majorHAnsi" w:hAnsiTheme="majorHAnsi" w:cs="Courier New"/>
          <w:noProof/>
          <w:color w:val="000000"/>
          <w:sz w:val="20"/>
          <w:szCs w:val="20"/>
        </w:rPr>
        <w:t>U</w:t>
      </w:r>
      <w:r w:rsidR="006D6C2A" w:rsidRPr="006D6C2A">
        <w:rPr>
          <w:rFonts w:asciiTheme="majorHAnsi" w:hAnsiTheme="majorHAnsi" w:cs="Courier New"/>
          <w:noProof/>
          <w:color w:val="000000"/>
          <w:sz w:val="20"/>
          <w:szCs w:val="20"/>
        </w:rPr>
        <w:t>:</w:t>
      </w:r>
      <w:r>
        <w:rPr>
          <w:rFonts w:asciiTheme="majorHAnsi" w:hAnsiTheme="majorHAnsi" w:cs="Courier New"/>
          <w:noProof/>
          <w:color w:val="000000"/>
          <w:sz w:val="20"/>
          <w:szCs w:val="20"/>
        </w:rPr>
        <w:t xml:space="preserve">     </w:t>
      </w:r>
      <w:r w:rsidR="006D6C2A" w:rsidRPr="006D6C2A">
        <w:rPr>
          <w:rFonts w:asciiTheme="majorHAnsi" w:hAnsiTheme="majorHAnsi" w:cs="Courier New"/>
          <w:noProof/>
          <w:color w:val="000000"/>
          <w:sz w:val="20"/>
          <w:szCs w:val="20"/>
        </w:rPr>
        <w:t xml:space="preserve">        [noun, you need] a noun, tam musí následovat</w:t>
      </w:r>
    </w:p>
    <w:p w:rsidR="006D6C2A" w:rsidRPr="006D6C2A" w:rsidRDefault="006D6C2A" w:rsidP="006D6C2A">
      <w:pPr>
        <w:tabs>
          <w:tab w:val="left" w:pos="1800"/>
          <w:tab w:val="left" w:pos="2880"/>
        </w:tabs>
        <w:autoSpaceDE w:val="0"/>
        <w:autoSpaceDN w:val="0"/>
        <w:adjustRightInd w:val="0"/>
        <w:spacing w:after="60" w:line="240" w:lineRule="auto"/>
        <w:rPr>
          <w:rFonts w:asciiTheme="majorHAnsi" w:hAnsiTheme="majorHAnsi" w:cs="Courier New"/>
          <w:noProof/>
          <w:color w:val="000000"/>
          <w:sz w:val="20"/>
          <w:szCs w:val="20"/>
        </w:rPr>
      </w:pPr>
      <w:r w:rsidRPr="006D6C2A">
        <w:rPr>
          <w:rFonts w:asciiTheme="majorHAnsi" w:hAnsiTheme="majorHAnsi" w:cs="Courier New"/>
          <w:noProof/>
          <w:color w:val="000000"/>
          <w:sz w:val="20"/>
          <w:szCs w:val="20"/>
        </w:rPr>
        <w:t xml:space="preserve">      za tím podstatné jméno? takže žádný čas, žádné </w:t>
      </w:r>
    </w:p>
    <w:p w:rsidR="006D6C2A" w:rsidRPr="006D6C2A" w:rsidRDefault="006D6C2A" w:rsidP="006D6C2A">
      <w:pPr>
        <w:tabs>
          <w:tab w:val="left" w:pos="1800"/>
          <w:tab w:val="left" w:pos="2880"/>
        </w:tabs>
        <w:autoSpaceDE w:val="0"/>
        <w:autoSpaceDN w:val="0"/>
        <w:adjustRightInd w:val="0"/>
        <w:spacing w:after="60" w:line="240" w:lineRule="auto"/>
        <w:rPr>
          <w:rFonts w:asciiTheme="majorHAnsi" w:hAnsiTheme="majorHAnsi" w:cs="Courier New"/>
          <w:noProof/>
          <w:color w:val="000000"/>
          <w:sz w:val="20"/>
          <w:szCs w:val="20"/>
        </w:rPr>
      </w:pPr>
      <w:r w:rsidRPr="006D6C2A">
        <w:rPr>
          <w:rFonts w:asciiTheme="majorHAnsi" w:hAnsiTheme="majorHAnsi" w:cs="Courier New"/>
          <w:noProof/>
          <w:color w:val="000000"/>
          <w:sz w:val="20"/>
          <w:szCs w:val="20"/>
        </w:rPr>
        <w:t xml:space="preserve">      přátele? kdežto to none stojí,</w:t>
      </w:r>
    </w:p>
    <w:p w:rsidR="006D6C2A" w:rsidRPr="006D6C2A" w:rsidRDefault="006D6C2A" w:rsidP="006D6C2A">
      <w:pPr>
        <w:tabs>
          <w:tab w:val="left" w:pos="1800"/>
          <w:tab w:val="left" w:pos="2880"/>
        </w:tabs>
        <w:autoSpaceDE w:val="0"/>
        <w:autoSpaceDN w:val="0"/>
        <w:adjustRightInd w:val="0"/>
        <w:spacing w:after="60" w:line="240" w:lineRule="auto"/>
        <w:rPr>
          <w:rFonts w:asciiTheme="majorHAnsi" w:hAnsiTheme="majorHAnsi" w:cs="Courier New"/>
          <w:noProof/>
          <w:color w:val="000000"/>
          <w:sz w:val="20"/>
          <w:szCs w:val="20"/>
        </w:rPr>
      </w:pPr>
      <w:r w:rsidRPr="006D6C2A">
        <w:rPr>
          <w:rFonts w:asciiTheme="majorHAnsi" w:hAnsiTheme="majorHAnsi" w:cs="Courier New"/>
          <w:noProof/>
          <w:color w:val="000000"/>
          <w:sz w:val="20"/>
          <w:szCs w:val="20"/>
        </w:rPr>
        <w:t xml:space="preserve">      (0.6)</w:t>
      </w:r>
    </w:p>
    <w:p w:rsidR="006D6C2A" w:rsidRPr="006D6C2A" w:rsidRDefault="00A95881" w:rsidP="006D6C2A">
      <w:pPr>
        <w:tabs>
          <w:tab w:val="left" w:pos="1800"/>
          <w:tab w:val="left" w:pos="2880"/>
        </w:tabs>
        <w:autoSpaceDE w:val="0"/>
        <w:autoSpaceDN w:val="0"/>
        <w:adjustRightInd w:val="0"/>
        <w:spacing w:after="60" w:line="240" w:lineRule="auto"/>
        <w:rPr>
          <w:rFonts w:asciiTheme="majorHAnsi" w:hAnsiTheme="majorHAnsi" w:cs="Courier New"/>
          <w:noProof/>
          <w:color w:val="000000"/>
          <w:sz w:val="20"/>
          <w:szCs w:val="20"/>
        </w:rPr>
      </w:pPr>
      <w:r>
        <w:rPr>
          <w:rFonts w:asciiTheme="majorHAnsi" w:hAnsiTheme="majorHAnsi" w:cs="Courier New"/>
          <w:noProof/>
          <w:color w:val="000000"/>
          <w:sz w:val="20"/>
          <w:szCs w:val="20"/>
        </w:rPr>
        <w:t>Z</w:t>
      </w:r>
      <w:r w:rsidR="006D6C2A" w:rsidRPr="006D6C2A">
        <w:rPr>
          <w:rFonts w:asciiTheme="majorHAnsi" w:hAnsiTheme="majorHAnsi" w:cs="Courier New"/>
          <w:noProof/>
          <w:color w:val="000000"/>
          <w:sz w:val="20"/>
          <w:szCs w:val="20"/>
        </w:rPr>
        <w:t>:  samostatně=</w:t>
      </w:r>
    </w:p>
    <w:p w:rsidR="006D6C2A" w:rsidRPr="006D6C2A" w:rsidRDefault="00A95881" w:rsidP="006D6C2A">
      <w:pPr>
        <w:tabs>
          <w:tab w:val="left" w:pos="1800"/>
          <w:tab w:val="left" w:pos="2880"/>
        </w:tabs>
        <w:autoSpaceDE w:val="0"/>
        <w:autoSpaceDN w:val="0"/>
        <w:adjustRightInd w:val="0"/>
        <w:spacing w:after="60" w:line="240" w:lineRule="auto"/>
        <w:rPr>
          <w:rFonts w:asciiTheme="majorHAnsi" w:hAnsiTheme="majorHAnsi" w:cs="Courier New"/>
          <w:noProof/>
          <w:color w:val="000000"/>
          <w:sz w:val="24"/>
          <w:szCs w:val="24"/>
        </w:rPr>
      </w:pPr>
      <w:r>
        <w:rPr>
          <w:rFonts w:asciiTheme="majorHAnsi" w:hAnsiTheme="majorHAnsi" w:cs="Courier New"/>
          <w:noProof/>
          <w:color w:val="000000"/>
          <w:sz w:val="20"/>
          <w:szCs w:val="20"/>
        </w:rPr>
        <w:t>U</w:t>
      </w:r>
      <w:r w:rsidR="006D6C2A" w:rsidRPr="006D6C2A">
        <w:rPr>
          <w:rFonts w:asciiTheme="majorHAnsi" w:hAnsiTheme="majorHAnsi" w:cs="Courier New"/>
          <w:noProof/>
          <w:color w:val="000000"/>
          <w:sz w:val="20"/>
          <w:szCs w:val="20"/>
        </w:rPr>
        <w:t xml:space="preserve">:  =samostatně. </w:t>
      </w:r>
      <w:r>
        <w:rPr>
          <w:rFonts w:asciiTheme="majorHAnsi" w:hAnsiTheme="majorHAnsi" w:cs="Courier New"/>
          <w:noProof/>
          <w:color w:val="000000"/>
          <w:sz w:val="20"/>
          <w:szCs w:val="20"/>
        </w:rPr>
        <w:t>(…</w:t>
      </w:r>
      <w:r w:rsidR="006D6C2A" w:rsidRPr="006D6C2A">
        <w:rPr>
          <w:rFonts w:asciiTheme="majorHAnsi" w:hAnsiTheme="majorHAnsi" w:cs="Courier New"/>
          <w:noProof/>
          <w:color w:val="000000"/>
          <w:sz w:val="20"/>
          <w:szCs w:val="20"/>
        </w:rPr>
        <w:t>) a to je celé.</w:t>
      </w:r>
    </w:p>
    <w:p w:rsidR="006C2CE9" w:rsidRPr="00297ABD" w:rsidRDefault="006C2CE9" w:rsidP="006C2CE9">
      <w:pPr>
        <w:pStyle w:val="Bezmezer"/>
        <w:ind w:left="360"/>
      </w:pPr>
    </w:p>
    <w:p w:rsidR="008744B2" w:rsidRDefault="00BC6486" w:rsidP="000D2906">
      <w:pPr>
        <w:rPr>
          <w:b/>
        </w:rPr>
      </w:pPr>
      <w:r>
        <w:rPr>
          <w:b/>
        </w:rPr>
        <w:t>Slova, z</w:t>
      </w:r>
      <w:r w:rsidR="000D2906">
        <w:rPr>
          <w:b/>
        </w:rPr>
        <w:t>vuky</w:t>
      </w:r>
      <w:r>
        <w:rPr>
          <w:b/>
        </w:rPr>
        <w:t xml:space="preserve"> jako slova</w:t>
      </w:r>
      <w:r w:rsidR="000D2906">
        <w:rPr>
          <w:b/>
        </w:rPr>
        <w:t xml:space="preserve">, pauzy </w:t>
      </w:r>
      <w:r w:rsidR="00C12E92">
        <w:rPr>
          <w:b/>
        </w:rPr>
        <w:t>a intonace</w:t>
      </w:r>
    </w:p>
    <w:p w:rsidR="00BC6486" w:rsidRDefault="004F13AC" w:rsidP="000D2906">
      <w:pPr>
        <w:pStyle w:val="Odstavecseseznamem"/>
        <w:numPr>
          <w:ilvl w:val="0"/>
          <w:numId w:val="3"/>
        </w:numPr>
      </w:pPr>
      <w:r>
        <w:t xml:space="preserve">Specifická (nespisovná, odlišná) výslovnost </w:t>
      </w:r>
      <w:r w:rsidR="00BC6486">
        <w:t>se přepisuj</w:t>
      </w:r>
      <w:r>
        <w:t>e</w:t>
      </w:r>
      <w:r w:rsidR="00BC6486">
        <w:t xml:space="preserve"> s ohledem na možnosti ortografického zápisu a jeho srozumitelnost (např. „</w:t>
      </w:r>
      <w:r w:rsidR="00BC6486" w:rsidRPr="00BC6486">
        <w:rPr>
          <w:b/>
        </w:rPr>
        <w:t>úplně jináč</w:t>
      </w:r>
      <w:r w:rsidR="00BC6486">
        <w:t>“, „</w:t>
      </w:r>
      <w:proofErr w:type="spellStart"/>
      <w:r w:rsidR="00BC6486" w:rsidRPr="00BC6486">
        <w:rPr>
          <w:b/>
        </w:rPr>
        <w:t>hežčí</w:t>
      </w:r>
      <w:proofErr w:type="spellEnd"/>
      <w:r w:rsidR="00BC6486">
        <w:t>“, „</w:t>
      </w:r>
      <w:proofErr w:type="spellStart"/>
      <w:r w:rsidR="00BC6486" w:rsidRPr="00BC6486">
        <w:rPr>
          <w:b/>
        </w:rPr>
        <w:t>takovej</w:t>
      </w:r>
      <w:proofErr w:type="spellEnd"/>
      <w:r w:rsidR="00BC6486">
        <w:t>“), předložky se vždy přepisují ortograficky</w:t>
      </w:r>
      <w:r>
        <w:t>.</w:t>
      </w:r>
    </w:p>
    <w:p w:rsidR="004F13AC" w:rsidRDefault="00BC6486" w:rsidP="006C2CE9">
      <w:pPr>
        <w:pStyle w:val="Odstavecseseznamem"/>
        <w:numPr>
          <w:ilvl w:val="0"/>
          <w:numId w:val="3"/>
        </w:numPr>
      </w:pPr>
      <w:r>
        <w:t xml:space="preserve">Číslovky a </w:t>
      </w:r>
      <w:r w:rsidR="006C2CE9">
        <w:t>hláskování</w:t>
      </w:r>
      <w:r>
        <w:t xml:space="preserve"> se vypisují slovy, lze dodat doprovodný komentář</w:t>
      </w:r>
      <w:r w:rsidR="004F13AC">
        <w:t>, například:</w:t>
      </w:r>
    </w:p>
    <w:p w:rsidR="004F13AC" w:rsidRPr="004F13AC" w:rsidRDefault="004F13AC" w:rsidP="004F13AC">
      <w:pPr>
        <w:pStyle w:val="Odstavecseseznamem"/>
        <w:numPr>
          <w:ilvl w:val="1"/>
          <w:numId w:val="3"/>
        </w:numPr>
        <w:rPr>
          <w:rFonts w:asciiTheme="majorHAnsi" w:hAnsiTheme="majorHAnsi"/>
        </w:rPr>
      </w:pPr>
      <w:r w:rsidRPr="004F13AC">
        <w:rPr>
          <w:rFonts w:asciiTheme="majorHAnsi" w:hAnsiTheme="majorHAnsi"/>
        </w:rPr>
        <w:t>d</w:t>
      </w:r>
      <w:r w:rsidR="00BC6486" w:rsidRPr="004F13AC">
        <w:rPr>
          <w:rFonts w:asciiTheme="majorHAnsi" w:hAnsiTheme="majorHAnsi"/>
        </w:rPr>
        <w:t>vacet tři</w:t>
      </w:r>
    </w:p>
    <w:p w:rsidR="00BC6486" w:rsidRPr="004F13AC" w:rsidRDefault="00141104" w:rsidP="004F13AC">
      <w:pPr>
        <w:pStyle w:val="Odstavecseseznamem"/>
        <w:numPr>
          <w:ilvl w:val="1"/>
          <w:numId w:val="3"/>
        </w:numPr>
        <w:rPr>
          <w:rFonts w:asciiTheme="majorHAnsi" w:hAnsiTheme="majorHAnsi"/>
        </w:rPr>
      </w:pPr>
      <w:proofErr w:type="spellStart"/>
      <w:r w:rsidRPr="004F13AC">
        <w:rPr>
          <w:rFonts w:asciiTheme="majorHAnsi" w:hAnsiTheme="majorHAnsi"/>
        </w:rPr>
        <w:t>kádéú</w:t>
      </w:r>
      <w:proofErr w:type="spellEnd"/>
      <w:r w:rsidR="00BC6486" w:rsidRPr="004F13AC">
        <w:rPr>
          <w:rFonts w:asciiTheme="majorHAnsi" w:hAnsiTheme="majorHAnsi"/>
        </w:rPr>
        <w:t xml:space="preserve"> ((míněno </w:t>
      </w:r>
      <w:r w:rsidRPr="004F13AC">
        <w:rPr>
          <w:rFonts w:asciiTheme="majorHAnsi" w:hAnsiTheme="majorHAnsi"/>
        </w:rPr>
        <w:t>KDU</w:t>
      </w:r>
      <w:r w:rsidR="00BC6486" w:rsidRPr="004F13AC">
        <w:rPr>
          <w:rFonts w:asciiTheme="majorHAnsi" w:hAnsiTheme="majorHAnsi"/>
        </w:rPr>
        <w:t>))</w:t>
      </w:r>
    </w:p>
    <w:p w:rsidR="00BC6486" w:rsidRPr="00BC6486" w:rsidRDefault="006C2CE9" w:rsidP="00BC6486">
      <w:pPr>
        <w:pStyle w:val="Odstavecseseznamem"/>
        <w:numPr>
          <w:ilvl w:val="0"/>
          <w:numId w:val="3"/>
        </w:numPr>
      </w:pPr>
      <w:r w:rsidRPr="006C2CE9">
        <w:rPr>
          <w:b/>
          <w:u w:val="single"/>
        </w:rPr>
        <w:t>slo</w:t>
      </w:r>
      <w:r w:rsidRPr="006C2CE9">
        <w:rPr>
          <w:b/>
        </w:rPr>
        <w:t>vo</w:t>
      </w:r>
      <w:r>
        <w:t xml:space="preserve"> – </w:t>
      </w:r>
      <w:r w:rsidR="00BC6486">
        <w:t xml:space="preserve">Příznakový důraz </w:t>
      </w:r>
      <w:r>
        <w:t>na slově/slabice</w:t>
      </w:r>
      <w:r w:rsidR="00BC6486">
        <w:t xml:space="preserve"> </w:t>
      </w:r>
      <w:r w:rsidR="00BC6486" w:rsidRPr="004F13AC">
        <w:t>(</w:t>
      </w:r>
      <w:r w:rsidRPr="004F13AC">
        <w:t>„</w:t>
      </w:r>
      <w:r w:rsidR="00BC6486" w:rsidRPr="004F13AC">
        <w:t xml:space="preserve">je to </w:t>
      </w:r>
      <w:r w:rsidRPr="004F13AC">
        <w:rPr>
          <w:u w:val="single"/>
        </w:rPr>
        <w:t>ta</w:t>
      </w:r>
      <w:r w:rsidR="00BC6486" w:rsidRPr="004F13AC">
        <w:t xml:space="preserve">dy? nebo </w:t>
      </w:r>
      <w:r w:rsidRPr="004F13AC">
        <w:rPr>
          <w:u w:val="single"/>
        </w:rPr>
        <w:t>ta</w:t>
      </w:r>
      <w:r w:rsidR="00BC6486" w:rsidRPr="004F13AC">
        <w:t>dy.</w:t>
      </w:r>
      <w:r w:rsidRPr="004F13AC">
        <w:t>“</w:t>
      </w:r>
      <w:r w:rsidR="00BC6486" w:rsidRPr="004F13AC">
        <w:t>)</w:t>
      </w:r>
    </w:p>
    <w:p w:rsidR="000D2906" w:rsidRDefault="00C12E92" w:rsidP="000D2906">
      <w:pPr>
        <w:pStyle w:val="Odstavecseseznamem"/>
        <w:numPr>
          <w:ilvl w:val="0"/>
          <w:numId w:val="3"/>
        </w:numPr>
      </w:pPr>
      <w:r>
        <w:t>Pauzy a intonace</w:t>
      </w:r>
    </w:p>
    <w:p w:rsidR="00C12E92" w:rsidRDefault="00C12E92" w:rsidP="00C12E92">
      <w:pPr>
        <w:pStyle w:val="Odstavecseseznamem"/>
        <w:numPr>
          <w:ilvl w:val="1"/>
          <w:numId w:val="3"/>
        </w:numPr>
      </w:pPr>
      <w:r w:rsidRPr="00C12E92">
        <w:rPr>
          <w:b/>
        </w:rPr>
        <w:t>(.)</w:t>
      </w:r>
      <w:r>
        <w:rPr>
          <w:b/>
        </w:rPr>
        <w:t xml:space="preserve"> </w:t>
      </w:r>
      <w:r w:rsidRPr="00C12E92">
        <w:t xml:space="preserve">– </w:t>
      </w:r>
      <w:proofErr w:type="spellStart"/>
      <w:r>
        <w:t>mikropauza</w:t>
      </w:r>
      <w:proofErr w:type="spellEnd"/>
      <w:r>
        <w:t xml:space="preserve"> v</w:t>
      </w:r>
      <w:r w:rsidR="00E80C1A">
        <w:t> </w:t>
      </w:r>
      <w:r>
        <w:t>řeči</w:t>
      </w:r>
    </w:p>
    <w:p w:rsidR="00E80C1A" w:rsidRDefault="00E80C1A" w:rsidP="00C12E92">
      <w:pPr>
        <w:pStyle w:val="Odstavecseseznamem"/>
        <w:numPr>
          <w:ilvl w:val="1"/>
          <w:numId w:val="3"/>
        </w:numPr>
      </w:pPr>
      <w:r w:rsidRPr="003B7880">
        <w:rPr>
          <w:b/>
        </w:rPr>
        <w:t xml:space="preserve">(..) </w:t>
      </w:r>
      <w:r>
        <w:t>– (relativně) kratší pauza</w:t>
      </w:r>
    </w:p>
    <w:p w:rsidR="00E80C1A" w:rsidRDefault="00E80C1A" w:rsidP="00C12E92">
      <w:pPr>
        <w:pStyle w:val="Odstavecseseznamem"/>
        <w:numPr>
          <w:ilvl w:val="1"/>
          <w:numId w:val="3"/>
        </w:numPr>
      </w:pPr>
      <w:r w:rsidRPr="003B7880">
        <w:rPr>
          <w:b/>
        </w:rPr>
        <w:t>(…)</w:t>
      </w:r>
      <w:r>
        <w:t xml:space="preserve"> – (relativně) dlouhá pauza</w:t>
      </w:r>
    </w:p>
    <w:p w:rsidR="00CA56FC" w:rsidRDefault="00CA56FC" w:rsidP="00C12E92">
      <w:pPr>
        <w:pStyle w:val="Odstavecseseznamem"/>
        <w:numPr>
          <w:ilvl w:val="1"/>
          <w:numId w:val="3"/>
        </w:numPr>
      </w:pPr>
      <w:r>
        <w:rPr>
          <w:b/>
        </w:rPr>
        <w:lastRenderedPageBreak/>
        <w:t>(1</w:t>
      </w:r>
      <w:r w:rsidRPr="00CA56FC">
        <w:rPr>
          <w:b/>
        </w:rPr>
        <w:t>.2)</w:t>
      </w:r>
      <w:r>
        <w:t xml:space="preserve"> – pauza dlouhá 1,2 s (v </w:t>
      </w:r>
      <w:proofErr w:type="spellStart"/>
      <w:r>
        <w:t>oTranscribe</w:t>
      </w:r>
      <w:proofErr w:type="spellEnd"/>
      <w:r>
        <w:t xml:space="preserve"> nelze přesně měřit, lze změřit například tím, že souběžně</w:t>
      </w:r>
      <w:r w:rsidR="00A95881">
        <w:t xml:space="preserve"> se záznamem</w:t>
      </w:r>
      <w:r>
        <w:t xml:space="preserve"> říkáme „jednadvacet“)</w:t>
      </w:r>
    </w:p>
    <w:p w:rsidR="00C12E92" w:rsidRDefault="00C12E92" w:rsidP="00C12E92">
      <w:pPr>
        <w:pStyle w:val="Odstavecseseznamem"/>
        <w:numPr>
          <w:ilvl w:val="1"/>
          <w:numId w:val="3"/>
        </w:numPr>
      </w:pPr>
      <w:r w:rsidRPr="00C12E92">
        <w:rPr>
          <w:b/>
        </w:rPr>
        <w:t>?</w:t>
      </w:r>
      <w:r>
        <w:t xml:space="preserve">  </w:t>
      </w:r>
      <w:r w:rsidRPr="00C12E92">
        <w:t>–</w:t>
      </w:r>
      <w:r>
        <w:t xml:space="preserve"> stoupavá intonace (ne nutně otázka)</w:t>
      </w:r>
    </w:p>
    <w:p w:rsidR="00C12E92" w:rsidRDefault="00C12E92" w:rsidP="00C12E92">
      <w:pPr>
        <w:pStyle w:val="Odstavecseseznamem"/>
        <w:numPr>
          <w:ilvl w:val="1"/>
          <w:numId w:val="3"/>
        </w:numPr>
      </w:pPr>
      <w:r w:rsidRPr="00C12E92">
        <w:rPr>
          <w:b/>
        </w:rPr>
        <w:t>.</w:t>
      </w:r>
      <w:r>
        <w:t xml:space="preserve"> </w:t>
      </w:r>
      <w:r w:rsidRPr="00C12E92">
        <w:t>–</w:t>
      </w:r>
      <w:r>
        <w:t xml:space="preserve"> klesavá intonace</w:t>
      </w:r>
    </w:p>
    <w:p w:rsidR="00C12E92" w:rsidRDefault="00C12E92" w:rsidP="00C12E92">
      <w:pPr>
        <w:pStyle w:val="Odstavecseseznamem"/>
        <w:numPr>
          <w:ilvl w:val="1"/>
          <w:numId w:val="3"/>
        </w:numPr>
      </w:pPr>
      <w:r>
        <w:rPr>
          <w:b/>
        </w:rPr>
        <w:t xml:space="preserve">, </w:t>
      </w:r>
      <w:r w:rsidRPr="00C12E92">
        <w:t>–</w:t>
      </w:r>
      <w:r>
        <w:t xml:space="preserve"> krátký pokles nebo vzrůst intonace</w:t>
      </w:r>
    </w:p>
    <w:p w:rsidR="00C12E92" w:rsidRDefault="006C2CE9" w:rsidP="006C2CE9">
      <w:pPr>
        <w:pStyle w:val="Nadpis2"/>
      </w:pPr>
      <w:r>
        <w:t>Klávesové zkratky</w:t>
      </w:r>
      <w:r w:rsidR="00CA56FC">
        <w:t xml:space="preserve"> v </w:t>
      </w:r>
      <w:proofErr w:type="spellStart"/>
      <w:r w:rsidR="00CA56FC">
        <w:t>oTranscribe</w:t>
      </w:r>
      <w:proofErr w:type="spellEnd"/>
    </w:p>
    <w:p w:rsidR="006C2CE9" w:rsidRDefault="006C2CE9" w:rsidP="006C2CE9">
      <w:pPr>
        <w:pStyle w:val="Odstavecseseznamem"/>
        <w:numPr>
          <w:ilvl w:val="0"/>
          <w:numId w:val="8"/>
        </w:numPr>
        <w:spacing w:before="100" w:beforeAutospacing="1" w:after="100" w:afterAutospacing="1" w:line="240" w:lineRule="auto"/>
        <w:rPr>
          <w:rStyle w:val="Siln"/>
        </w:rPr>
      </w:pPr>
      <w:r>
        <w:rPr>
          <w:rStyle w:val="Siln"/>
        </w:rPr>
        <w:t>Přehrávání</w:t>
      </w:r>
    </w:p>
    <w:p w:rsidR="006C2CE9" w:rsidRDefault="006C2CE9" w:rsidP="00CA56FC">
      <w:pPr>
        <w:spacing w:after="0" w:line="240" w:lineRule="auto"/>
        <w:ind w:left="1418"/>
      </w:pPr>
      <w:proofErr w:type="spellStart"/>
      <w:r>
        <w:rPr>
          <w:rStyle w:val="Siln"/>
        </w:rPr>
        <w:t>Esc</w:t>
      </w:r>
      <w:proofErr w:type="spellEnd"/>
      <w:r>
        <w:t>: Play/</w:t>
      </w:r>
      <w:proofErr w:type="spellStart"/>
      <w:r>
        <w:t>pause</w:t>
      </w:r>
      <w:proofErr w:type="spellEnd"/>
      <w:r w:rsidR="00CA56FC">
        <w:t xml:space="preserve"> (pozor, při přehrávání pomocí </w:t>
      </w:r>
      <w:proofErr w:type="spellStart"/>
      <w:r w:rsidR="00CA56FC">
        <w:t>Esc</w:t>
      </w:r>
      <w:proofErr w:type="spellEnd"/>
      <w:r w:rsidR="00CA56FC">
        <w:t xml:space="preserve"> se automaticky záznamu posune o cca 0,5 s zpět, aby se dalo při transkribování navázat)</w:t>
      </w:r>
    </w:p>
    <w:p w:rsidR="006C2CE9" w:rsidRDefault="006C2CE9" w:rsidP="00CA56FC">
      <w:pPr>
        <w:spacing w:after="0" w:line="240" w:lineRule="auto"/>
        <w:ind w:left="1418"/>
      </w:pPr>
      <w:r>
        <w:rPr>
          <w:rStyle w:val="Siln"/>
        </w:rPr>
        <w:t>F1</w:t>
      </w:r>
      <w:r>
        <w:t xml:space="preserve"> (nebo </w:t>
      </w:r>
      <w:r>
        <w:rPr>
          <w:rStyle w:val="Siln"/>
        </w:rPr>
        <w:t>Ctrl+1</w:t>
      </w:r>
      <w:r>
        <w:t>): cca 1 s zpět</w:t>
      </w:r>
    </w:p>
    <w:p w:rsidR="006C2CE9" w:rsidRDefault="006C2CE9" w:rsidP="00CA56FC">
      <w:pPr>
        <w:spacing w:after="0" w:line="240" w:lineRule="auto"/>
        <w:ind w:left="1418"/>
      </w:pPr>
      <w:r>
        <w:rPr>
          <w:rStyle w:val="Siln"/>
        </w:rPr>
        <w:t>F2</w:t>
      </w:r>
      <w:r>
        <w:t xml:space="preserve"> (nebo </w:t>
      </w:r>
      <w:r>
        <w:rPr>
          <w:rStyle w:val="Siln"/>
        </w:rPr>
        <w:t>Ctrl+2</w:t>
      </w:r>
      <w:r>
        <w:t>): cca 1 s vpřed</w:t>
      </w:r>
    </w:p>
    <w:p w:rsidR="006C2CE9" w:rsidRDefault="006C2CE9" w:rsidP="00CA56FC">
      <w:pPr>
        <w:spacing w:after="0" w:line="240" w:lineRule="auto"/>
        <w:ind w:left="1418"/>
      </w:pPr>
      <w:r>
        <w:rPr>
          <w:rStyle w:val="Siln"/>
        </w:rPr>
        <w:t>F3</w:t>
      </w:r>
      <w:r>
        <w:t xml:space="preserve"> (nebo </w:t>
      </w:r>
      <w:r>
        <w:rPr>
          <w:rStyle w:val="Siln"/>
        </w:rPr>
        <w:t>Ctrl+3</w:t>
      </w:r>
      <w:r>
        <w:t>): snížit rychlost přehrávání</w:t>
      </w:r>
    </w:p>
    <w:p w:rsidR="006C2CE9" w:rsidRDefault="006C2CE9" w:rsidP="00CA56FC">
      <w:pPr>
        <w:spacing w:after="0" w:line="240" w:lineRule="auto"/>
        <w:ind w:left="1418"/>
      </w:pPr>
      <w:r>
        <w:rPr>
          <w:rStyle w:val="Siln"/>
        </w:rPr>
        <w:t>F4</w:t>
      </w:r>
      <w:r>
        <w:t xml:space="preserve"> (nebo </w:t>
      </w:r>
      <w:r>
        <w:rPr>
          <w:rStyle w:val="Siln"/>
        </w:rPr>
        <w:t>Ctrl+4</w:t>
      </w:r>
      <w:r>
        <w:t>): zvýšit rychlost přehrávání</w:t>
      </w:r>
    </w:p>
    <w:p w:rsidR="006C2CE9" w:rsidRDefault="006C2CE9" w:rsidP="006C2CE9">
      <w:pPr>
        <w:pStyle w:val="Odstavecseseznamem"/>
        <w:numPr>
          <w:ilvl w:val="0"/>
          <w:numId w:val="8"/>
        </w:numPr>
        <w:spacing w:before="100" w:beforeAutospacing="1" w:after="100" w:afterAutospacing="1" w:line="240" w:lineRule="auto"/>
        <w:rPr>
          <w:rStyle w:val="Siln"/>
        </w:rPr>
      </w:pPr>
      <w:r>
        <w:rPr>
          <w:rStyle w:val="Siln"/>
        </w:rPr>
        <w:t>Editace transkriptu</w:t>
      </w:r>
    </w:p>
    <w:p w:rsidR="006C2CE9" w:rsidRPr="00CA56FC" w:rsidRDefault="006C2CE9" w:rsidP="00CA56FC">
      <w:pPr>
        <w:spacing w:after="0" w:line="240" w:lineRule="auto"/>
        <w:ind w:left="1418"/>
        <w:rPr>
          <w:rStyle w:val="Siln"/>
          <w:b w:val="0"/>
        </w:rPr>
      </w:pPr>
      <w:proofErr w:type="spellStart"/>
      <w:r>
        <w:rPr>
          <w:rStyle w:val="Siln"/>
        </w:rPr>
        <w:t>Ctrl+U</w:t>
      </w:r>
      <w:proofErr w:type="spellEnd"/>
      <w:r w:rsidRPr="00CA56FC">
        <w:rPr>
          <w:rStyle w:val="Siln"/>
        </w:rPr>
        <w:t xml:space="preserve">: </w:t>
      </w:r>
      <w:r w:rsidRPr="00CA56FC">
        <w:rPr>
          <w:rStyle w:val="Siln"/>
          <w:b w:val="0"/>
        </w:rPr>
        <w:t>podtrhnout označený text</w:t>
      </w:r>
    </w:p>
    <w:p w:rsidR="006C2CE9" w:rsidRPr="00CA56FC" w:rsidRDefault="006C2CE9" w:rsidP="00CA56FC">
      <w:pPr>
        <w:spacing w:after="0" w:line="240" w:lineRule="auto"/>
        <w:ind w:left="1418"/>
        <w:rPr>
          <w:rStyle w:val="Siln"/>
        </w:rPr>
      </w:pPr>
      <w:proofErr w:type="spellStart"/>
      <w:r>
        <w:rPr>
          <w:rStyle w:val="Siln"/>
        </w:rPr>
        <w:t>Ctrl+J</w:t>
      </w:r>
      <w:proofErr w:type="spellEnd"/>
      <w:r w:rsidRPr="00CA56FC">
        <w:rPr>
          <w:rStyle w:val="Siln"/>
        </w:rPr>
        <w:t xml:space="preserve">: </w:t>
      </w:r>
      <w:r w:rsidRPr="00CA56FC">
        <w:rPr>
          <w:rStyle w:val="Siln"/>
          <w:b w:val="0"/>
        </w:rPr>
        <w:t>vložit časový kód</w:t>
      </w:r>
    </w:p>
    <w:p w:rsidR="000D2906" w:rsidRDefault="000D2906" w:rsidP="000D2906">
      <w:pPr>
        <w:rPr>
          <w:b/>
        </w:rPr>
      </w:pPr>
    </w:p>
    <w:p w:rsidR="006C2CE9" w:rsidRDefault="006C2CE9" w:rsidP="000D2906">
      <w:r>
        <w:t>Uvedené z</w:t>
      </w:r>
      <w:r w:rsidRPr="006C2CE9">
        <w:t>načky</w:t>
      </w:r>
      <w:r w:rsidR="00866BF5">
        <w:t xml:space="preserve"> vycházejí z transkripčního</w:t>
      </w:r>
      <w:r>
        <w:t xml:space="preserve"> systému </w:t>
      </w:r>
      <w:proofErr w:type="spellStart"/>
      <w:r>
        <w:t>Gail</w:t>
      </w:r>
      <w:proofErr w:type="spellEnd"/>
      <w:r>
        <w:t xml:space="preserve"> </w:t>
      </w:r>
      <w:proofErr w:type="spellStart"/>
      <w:r>
        <w:t>Jeffersonové</w:t>
      </w:r>
      <w:proofErr w:type="spellEnd"/>
      <w:r>
        <w:t xml:space="preserve"> a odpovídají značkám standardně používaným v konverzační analýze. </w:t>
      </w:r>
    </w:p>
    <w:p w:rsidR="006C2CE9" w:rsidRDefault="00CA56FC" w:rsidP="00CA56FC">
      <w:pPr>
        <w:pStyle w:val="Nadpis2"/>
      </w:pPr>
      <w:r>
        <w:t>Literatura</w:t>
      </w:r>
    </w:p>
    <w:p w:rsidR="00CA56FC" w:rsidRPr="00CA56FC" w:rsidRDefault="00CA56FC" w:rsidP="00CA56FC">
      <w:proofErr w:type="spellStart"/>
      <w:r w:rsidRPr="00CA56FC">
        <w:t>Jefferson</w:t>
      </w:r>
      <w:proofErr w:type="spellEnd"/>
      <w:r w:rsidRPr="00CA56FC">
        <w:t xml:space="preserve">, G. (2004). </w:t>
      </w:r>
      <w:proofErr w:type="spellStart"/>
      <w:r w:rsidRPr="00CA56FC">
        <w:t>Glossary</w:t>
      </w:r>
      <w:proofErr w:type="spellEnd"/>
      <w:r w:rsidRPr="00CA56FC">
        <w:t xml:space="preserve"> </w:t>
      </w:r>
      <w:proofErr w:type="spellStart"/>
      <w:r w:rsidRPr="00CA56FC">
        <w:t>of</w:t>
      </w:r>
      <w:proofErr w:type="spellEnd"/>
      <w:r w:rsidRPr="00CA56FC">
        <w:t xml:space="preserve"> </w:t>
      </w:r>
      <w:proofErr w:type="spellStart"/>
      <w:r w:rsidRPr="00CA56FC">
        <w:t>transcript</w:t>
      </w:r>
      <w:proofErr w:type="spellEnd"/>
      <w:r w:rsidRPr="00CA56FC">
        <w:t xml:space="preserve"> </w:t>
      </w:r>
      <w:proofErr w:type="spellStart"/>
      <w:r w:rsidRPr="00CA56FC">
        <w:t>symbols</w:t>
      </w:r>
      <w:proofErr w:type="spellEnd"/>
      <w:r w:rsidRPr="00CA56FC">
        <w:t xml:space="preserve"> </w:t>
      </w:r>
      <w:proofErr w:type="spellStart"/>
      <w:r w:rsidRPr="00CA56FC">
        <w:t>with</w:t>
      </w:r>
      <w:proofErr w:type="spellEnd"/>
      <w:r w:rsidRPr="00CA56FC">
        <w:t xml:space="preserve"> </w:t>
      </w:r>
      <w:proofErr w:type="spellStart"/>
      <w:r w:rsidRPr="00CA56FC">
        <w:t>an</w:t>
      </w:r>
      <w:proofErr w:type="spellEnd"/>
      <w:r w:rsidRPr="00CA56FC">
        <w:t xml:space="preserve"> </w:t>
      </w:r>
      <w:proofErr w:type="spellStart"/>
      <w:r w:rsidRPr="00CA56FC">
        <w:t>introduction</w:t>
      </w:r>
      <w:proofErr w:type="spellEnd"/>
      <w:r w:rsidRPr="00CA56FC">
        <w:t xml:space="preserve">. In G. H. </w:t>
      </w:r>
      <w:proofErr w:type="spellStart"/>
      <w:r w:rsidRPr="00CA56FC">
        <w:t>Lerner</w:t>
      </w:r>
      <w:proofErr w:type="spellEnd"/>
      <w:r w:rsidRPr="00CA56FC">
        <w:t xml:space="preserve"> (Ed.), </w:t>
      </w:r>
      <w:proofErr w:type="spellStart"/>
      <w:r w:rsidRPr="00CA56FC">
        <w:rPr>
          <w:i/>
          <w:iCs/>
        </w:rPr>
        <w:t>Conversation</w:t>
      </w:r>
      <w:proofErr w:type="spellEnd"/>
      <w:r w:rsidRPr="00CA56FC">
        <w:rPr>
          <w:i/>
          <w:iCs/>
        </w:rPr>
        <w:t xml:space="preserve"> </w:t>
      </w:r>
      <w:proofErr w:type="spellStart"/>
      <w:r w:rsidRPr="00CA56FC">
        <w:rPr>
          <w:i/>
          <w:iCs/>
        </w:rPr>
        <w:t>analysis</w:t>
      </w:r>
      <w:proofErr w:type="spellEnd"/>
      <w:r w:rsidRPr="00CA56FC">
        <w:rPr>
          <w:i/>
          <w:iCs/>
        </w:rPr>
        <w:t xml:space="preserve">. </w:t>
      </w:r>
      <w:proofErr w:type="spellStart"/>
      <w:r w:rsidRPr="00CA56FC">
        <w:rPr>
          <w:i/>
          <w:iCs/>
        </w:rPr>
        <w:t>Studies</w:t>
      </w:r>
      <w:proofErr w:type="spellEnd"/>
      <w:r w:rsidRPr="00CA56FC">
        <w:rPr>
          <w:i/>
          <w:iCs/>
        </w:rPr>
        <w:t xml:space="preserve"> </w:t>
      </w:r>
      <w:proofErr w:type="spellStart"/>
      <w:r w:rsidRPr="00CA56FC">
        <w:rPr>
          <w:i/>
          <w:iCs/>
        </w:rPr>
        <w:t>from</w:t>
      </w:r>
      <w:proofErr w:type="spellEnd"/>
      <w:r w:rsidRPr="00CA56FC">
        <w:rPr>
          <w:i/>
          <w:iCs/>
        </w:rPr>
        <w:t xml:space="preserve"> </w:t>
      </w:r>
      <w:proofErr w:type="spellStart"/>
      <w:r w:rsidRPr="00CA56FC">
        <w:rPr>
          <w:i/>
          <w:iCs/>
        </w:rPr>
        <w:t>the</w:t>
      </w:r>
      <w:proofErr w:type="spellEnd"/>
      <w:r w:rsidRPr="00CA56FC">
        <w:rPr>
          <w:i/>
          <w:iCs/>
        </w:rPr>
        <w:t xml:space="preserve"> </w:t>
      </w:r>
      <w:proofErr w:type="spellStart"/>
      <w:r w:rsidRPr="00CA56FC">
        <w:rPr>
          <w:i/>
          <w:iCs/>
        </w:rPr>
        <w:t>first</w:t>
      </w:r>
      <w:proofErr w:type="spellEnd"/>
      <w:r w:rsidRPr="00CA56FC">
        <w:rPr>
          <w:i/>
          <w:iCs/>
        </w:rPr>
        <w:t xml:space="preserve"> </w:t>
      </w:r>
      <w:proofErr w:type="spellStart"/>
      <w:r w:rsidRPr="00CA56FC">
        <w:rPr>
          <w:i/>
          <w:iCs/>
        </w:rPr>
        <w:t>generation</w:t>
      </w:r>
      <w:proofErr w:type="spellEnd"/>
      <w:r w:rsidRPr="00CA56FC">
        <w:rPr>
          <w:i/>
          <w:iCs/>
        </w:rPr>
        <w:t>.</w:t>
      </w:r>
      <w:r w:rsidRPr="00CA56FC">
        <w:t xml:space="preserve"> (s. 13–31). Amsterdam: John </w:t>
      </w:r>
      <w:proofErr w:type="spellStart"/>
      <w:r w:rsidRPr="00CA56FC">
        <w:t>Benjamins</w:t>
      </w:r>
      <w:proofErr w:type="spellEnd"/>
      <w:r w:rsidRPr="00CA56FC">
        <w:t>.</w:t>
      </w:r>
    </w:p>
    <w:p w:rsidR="00CA56FC" w:rsidRPr="00CA56FC" w:rsidRDefault="00CA56FC" w:rsidP="00CA56FC">
      <w:r w:rsidRPr="00CA56FC">
        <w:t xml:space="preserve">Kaderka, P., &amp; Svobodová, Z. (2006). Jak přepisovat audiovizuální záznam rozhovoru? Manuál pro přepisovatele  televizních diskusních pořadů. </w:t>
      </w:r>
      <w:r w:rsidRPr="00CA56FC">
        <w:rPr>
          <w:i/>
          <w:iCs/>
        </w:rPr>
        <w:t>Jazykovědné aktuality</w:t>
      </w:r>
      <w:r w:rsidRPr="00CA56FC">
        <w:t xml:space="preserve">, </w:t>
      </w:r>
      <w:r w:rsidRPr="00CA56FC">
        <w:rPr>
          <w:i/>
          <w:iCs/>
        </w:rPr>
        <w:t>43</w:t>
      </w:r>
      <w:r w:rsidRPr="00CA56FC">
        <w:t>(3–4), 18–51.</w:t>
      </w:r>
    </w:p>
    <w:p w:rsidR="00CA56FC" w:rsidRDefault="00CA56FC" w:rsidP="00CA56FC">
      <w:r w:rsidRPr="00CA56FC">
        <w:t xml:space="preserve">Vaníčková, K. (2014). Transkripce v konverzační analýze. </w:t>
      </w:r>
      <w:r w:rsidRPr="00CA56FC">
        <w:rPr>
          <w:i/>
          <w:iCs/>
        </w:rPr>
        <w:t xml:space="preserve">Studie z aplikované lingvistiky / </w:t>
      </w:r>
      <w:proofErr w:type="spellStart"/>
      <w:r w:rsidRPr="00CA56FC">
        <w:rPr>
          <w:i/>
          <w:iCs/>
        </w:rPr>
        <w:t>Studies</w:t>
      </w:r>
      <w:proofErr w:type="spellEnd"/>
      <w:r w:rsidRPr="00CA56FC">
        <w:rPr>
          <w:i/>
          <w:iCs/>
        </w:rPr>
        <w:t xml:space="preserve"> in </w:t>
      </w:r>
      <w:proofErr w:type="spellStart"/>
      <w:r w:rsidRPr="00CA56FC">
        <w:rPr>
          <w:i/>
          <w:iCs/>
        </w:rPr>
        <w:t>applied</w:t>
      </w:r>
      <w:proofErr w:type="spellEnd"/>
      <w:r w:rsidRPr="00CA56FC">
        <w:rPr>
          <w:i/>
          <w:iCs/>
        </w:rPr>
        <w:t xml:space="preserve"> </w:t>
      </w:r>
      <w:proofErr w:type="spellStart"/>
      <w:r w:rsidRPr="00CA56FC">
        <w:rPr>
          <w:i/>
          <w:iCs/>
        </w:rPr>
        <w:t>linguistics</w:t>
      </w:r>
      <w:proofErr w:type="spellEnd"/>
      <w:r w:rsidRPr="00CA56FC">
        <w:t xml:space="preserve">, </w:t>
      </w:r>
      <w:r w:rsidRPr="00CA56FC">
        <w:rPr>
          <w:i/>
          <w:iCs/>
        </w:rPr>
        <w:t>5</w:t>
      </w:r>
      <w:r w:rsidRPr="00CA56FC">
        <w:t>(1), 48–64.</w:t>
      </w:r>
    </w:p>
    <w:p w:rsidR="004F13AC" w:rsidRPr="004F13AC" w:rsidRDefault="004F13AC" w:rsidP="004F13AC">
      <w:r w:rsidRPr="004F13AC">
        <w:t xml:space="preserve">ten </w:t>
      </w:r>
      <w:proofErr w:type="spellStart"/>
      <w:r w:rsidRPr="004F13AC">
        <w:t>Have</w:t>
      </w:r>
      <w:proofErr w:type="spellEnd"/>
      <w:r w:rsidRPr="004F13AC">
        <w:t xml:space="preserve">, P. (2007). </w:t>
      </w:r>
      <w:proofErr w:type="spellStart"/>
      <w:r w:rsidRPr="004F13AC">
        <w:rPr>
          <w:i/>
          <w:iCs/>
        </w:rPr>
        <w:t>Doing</w:t>
      </w:r>
      <w:proofErr w:type="spellEnd"/>
      <w:r w:rsidRPr="004F13AC">
        <w:rPr>
          <w:i/>
          <w:iCs/>
        </w:rPr>
        <w:t xml:space="preserve"> </w:t>
      </w:r>
      <w:proofErr w:type="spellStart"/>
      <w:r w:rsidRPr="004F13AC">
        <w:rPr>
          <w:i/>
          <w:iCs/>
        </w:rPr>
        <w:t>conversation</w:t>
      </w:r>
      <w:proofErr w:type="spellEnd"/>
      <w:r w:rsidRPr="004F13AC">
        <w:rPr>
          <w:i/>
          <w:iCs/>
        </w:rPr>
        <w:t xml:space="preserve"> </w:t>
      </w:r>
      <w:proofErr w:type="spellStart"/>
      <w:r w:rsidRPr="004F13AC">
        <w:rPr>
          <w:i/>
          <w:iCs/>
        </w:rPr>
        <w:t>analysis</w:t>
      </w:r>
      <w:proofErr w:type="spellEnd"/>
      <w:r w:rsidRPr="004F13AC">
        <w:t xml:space="preserve"> (2. vyd.). London: </w:t>
      </w:r>
      <w:proofErr w:type="spellStart"/>
      <w:r w:rsidRPr="004F13AC">
        <w:t>Sage</w:t>
      </w:r>
      <w:proofErr w:type="spellEnd"/>
      <w:r w:rsidRPr="004F13AC">
        <w:t>.</w:t>
      </w:r>
    </w:p>
    <w:p w:rsidR="004F13AC" w:rsidRPr="00CA56FC" w:rsidRDefault="004F13AC" w:rsidP="00CA56FC"/>
    <w:p w:rsidR="00CA56FC" w:rsidRDefault="00CA56FC" w:rsidP="000D2906"/>
    <w:p w:rsidR="00CA56FC" w:rsidRPr="006C2CE9" w:rsidRDefault="00CA56FC" w:rsidP="000D2906"/>
    <w:sectPr w:rsidR="00CA56FC" w:rsidRPr="006C2CE9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0002EFF" w:usb1="C000247B" w:usb2="00000009" w:usb3="00000000" w:csb0="000001F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77674BB"/>
    <w:multiLevelType w:val="hybridMultilevel"/>
    <w:tmpl w:val="1610B344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3B82849"/>
    <w:multiLevelType w:val="hybridMultilevel"/>
    <w:tmpl w:val="5B22A870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1207412"/>
    <w:multiLevelType w:val="hybridMultilevel"/>
    <w:tmpl w:val="60FAD264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426476B"/>
    <w:multiLevelType w:val="multilevel"/>
    <w:tmpl w:val="1ECE4BA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48954768"/>
    <w:multiLevelType w:val="hybridMultilevel"/>
    <w:tmpl w:val="17765142"/>
    <w:lvl w:ilvl="0" w:tplc="0405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 w15:restartNumberingAfterBreak="0">
    <w:nsid w:val="4BEA0714"/>
    <w:multiLevelType w:val="hybridMultilevel"/>
    <w:tmpl w:val="6C7A0064"/>
    <w:lvl w:ilvl="0" w:tplc="0405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 w15:restartNumberingAfterBreak="0">
    <w:nsid w:val="6AB01D31"/>
    <w:multiLevelType w:val="multilevel"/>
    <w:tmpl w:val="43DCAEC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6CCC0FB3"/>
    <w:multiLevelType w:val="hybridMultilevel"/>
    <w:tmpl w:val="D3063B40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7"/>
  </w:num>
  <w:num w:numId="4">
    <w:abstractNumId w:val="2"/>
  </w:num>
  <w:num w:numId="5">
    <w:abstractNumId w:val="6"/>
  </w:num>
  <w:num w:numId="6">
    <w:abstractNumId w:val="3"/>
  </w:num>
  <w:num w:numId="7">
    <w:abstractNumId w:val="5"/>
  </w:num>
  <w:num w:numId="8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34B1E"/>
    <w:rsid w:val="000D2906"/>
    <w:rsid w:val="000F5A78"/>
    <w:rsid w:val="00141104"/>
    <w:rsid w:val="00297ABD"/>
    <w:rsid w:val="003215AB"/>
    <w:rsid w:val="003B7880"/>
    <w:rsid w:val="003C386B"/>
    <w:rsid w:val="00434B1E"/>
    <w:rsid w:val="00435D9F"/>
    <w:rsid w:val="0044119B"/>
    <w:rsid w:val="004F13AC"/>
    <w:rsid w:val="00577BD8"/>
    <w:rsid w:val="00671ACD"/>
    <w:rsid w:val="006C2CE9"/>
    <w:rsid w:val="006D6C2A"/>
    <w:rsid w:val="00775888"/>
    <w:rsid w:val="00781B31"/>
    <w:rsid w:val="007E7B4E"/>
    <w:rsid w:val="00866BF5"/>
    <w:rsid w:val="008744B2"/>
    <w:rsid w:val="008809A0"/>
    <w:rsid w:val="008914D2"/>
    <w:rsid w:val="00913791"/>
    <w:rsid w:val="00A95881"/>
    <w:rsid w:val="00B059E6"/>
    <w:rsid w:val="00B84956"/>
    <w:rsid w:val="00BC6486"/>
    <w:rsid w:val="00BF7E9A"/>
    <w:rsid w:val="00C12E92"/>
    <w:rsid w:val="00CA56FC"/>
    <w:rsid w:val="00CA7F00"/>
    <w:rsid w:val="00D01566"/>
    <w:rsid w:val="00D7779A"/>
    <w:rsid w:val="00DE7F16"/>
    <w:rsid w:val="00E80C1A"/>
    <w:rsid w:val="00F602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C71FBA7C-8C77-4710-9745-C65CC6779B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ln">
    <w:name w:val="Normal"/>
    <w:qFormat/>
  </w:style>
  <w:style w:type="paragraph" w:styleId="Nadpis1">
    <w:name w:val="heading 1"/>
    <w:basedOn w:val="Normln"/>
    <w:next w:val="Normln"/>
    <w:link w:val="Nadpis1Char"/>
    <w:uiPriority w:val="9"/>
    <w:qFormat/>
    <w:rsid w:val="008744B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Nadpis2">
    <w:name w:val="heading 2"/>
    <w:basedOn w:val="Normln"/>
    <w:next w:val="Normln"/>
    <w:link w:val="Nadpis2Char"/>
    <w:uiPriority w:val="9"/>
    <w:unhideWhenUsed/>
    <w:qFormat/>
    <w:rsid w:val="008744B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adpis3">
    <w:name w:val="heading 3"/>
    <w:basedOn w:val="Normln"/>
    <w:next w:val="Normln"/>
    <w:link w:val="Nadpis3Char"/>
    <w:uiPriority w:val="9"/>
    <w:semiHidden/>
    <w:unhideWhenUsed/>
    <w:qFormat/>
    <w:rsid w:val="006C2CE9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styleId="Hypertextovodkaz">
    <w:name w:val="Hyperlink"/>
    <w:basedOn w:val="Standardnpsmoodstavce"/>
    <w:uiPriority w:val="99"/>
    <w:unhideWhenUsed/>
    <w:rsid w:val="008744B2"/>
    <w:rPr>
      <w:color w:val="0000FF" w:themeColor="hyperlink"/>
      <w:u w:val="single"/>
    </w:rPr>
  </w:style>
  <w:style w:type="character" w:customStyle="1" w:styleId="Nadpis1Char">
    <w:name w:val="Nadpis 1 Char"/>
    <w:basedOn w:val="Standardnpsmoodstavce"/>
    <w:link w:val="Nadpis1"/>
    <w:uiPriority w:val="9"/>
    <w:rsid w:val="008744B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Nadpis2Char">
    <w:name w:val="Nadpis 2 Char"/>
    <w:basedOn w:val="Standardnpsmoodstavce"/>
    <w:link w:val="Nadpis2"/>
    <w:uiPriority w:val="9"/>
    <w:rsid w:val="008744B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Odstavecseseznamem">
    <w:name w:val="List Paragraph"/>
    <w:basedOn w:val="Normln"/>
    <w:uiPriority w:val="34"/>
    <w:qFormat/>
    <w:rsid w:val="008744B2"/>
    <w:pPr>
      <w:ind w:left="720"/>
      <w:contextualSpacing/>
    </w:pPr>
  </w:style>
  <w:style w:type="paragraph" w:styleId="Bezmezer">
    <w:name w:val="No Spacing"/>
    <w:uiPriority w:val="1"/>
    <w:qFormat/>
    <w:rsid w:val="00297ABD"/>
    <w:pPr>
      <w:spacing w:after="0" w:line="240" w:lineRule="auto"/>
    </w:pPr>
  </w:style>
  <w:style w:type="character" w:customStyle="1" w:styleId="Nadpis3Char">
    <w:name w:val="Nadpis 3 Char"/>
    <w:basedOn w:val="Standardnpsmoodstavce"/>
    <w:link w:val="Nadpis3"/>
    <w:uiPriority w:val="9"/>
    <w:semiHidden/>
    <w:rsid w:val="006C2CE9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Siln">
    <w:name w:val="Strong"/>
    <w:basedOn w:val="Standardnpsmoodstavce"/>
    <w:uiPriority w:val="22"/>
    <w:qFormat/>
    <w:rsid w:val="006C2CE9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33747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249516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092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75992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401900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6473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7802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72132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3538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9722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392081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9141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1740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729164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8961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5041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061740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7627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0010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387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120089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83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png"/><Relationship Id="rId5" Type="http://schemas.openxmlformats.org/officeDocument/2006/relationships/hyperlink" Target="http://otranscribe.com/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Motiv systému Office">
  <a:themeElements>
    <a:clrScheme name="Kancelář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celář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997</Words>
  <Characters>5885</Characters>
  <Application>Microsoft Office Word</Application>
  <DocSecurity>0</DocSecurity>
  <Lines>49</Lines>
  <Paragraphs>13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uma;mares</dc:creator>
  <cp:keywords/>
  <dc:description/>
  <cp:lastModifiedBy>Jan Mareš</cp:lastModifiedBy>
  <cp:revision>2</cp:revision>
  <cp:lastPrinted>2017-10-09T08:36:00Z</cp:lastPrinted>
  <dcterms:created xsi:type="dcterms:W3CDTF">2019-10-03T13:23:00Z</dcterms:created>
  <dcterms:modified xsi:type="dcterms:W3CDTF">2019-10-03T13:23:00Z</dcterms:modified>
</cp:coreProperties>
</file>